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6CF3BCC6" w14:textId="46D7C11A"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Evan van Lier 2017:242)", "plainTextFormattedCitation" : "(Hengeveld 1992:65; Croft 2001:66; van Lier 2016:197; Evan van Lier 2017:242)", "previouslyFormattedCitation" : "(Hengeveld 1992:65; Croft 2001:66; van Lier 2016:197; Evan van Lier 2017:242)" }, "properties" : {  }, "schema" : "https://github.com/citation-style-language/schema/raw/master/csl-citation.json" }</w:instrText>
      </w:r>
      <w:r w:rsidR="00B57E77">
        <w:fldChar w:fldCharType="separate"/>
      </w:r>
      <w:r w:rsidR="00610992" w:rsidRPr="00610992">
        <w:rPr>
          <w:noProof/>
        </w:rPr>
        <w:t>(Hengeveld 1992:65; Croft 2001:66; van Lier 2016:197; Evan van Lier 2017:242)</w:t>
      </w:r>
      <w:r w:rsidR="00B57E77">
        <w:fldChar w:fldCharType="end"/>
      </w:r>
      <w:r w:rsidR="00833849">
        <w:t>.</w:t>
      </w:r>
      <w:r w:rsidR="000A1526">
        <w:t xml:space="preserve"> Two examples of 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1A70DA1E" w14:textId="71343A1E" w:rsidR="00535710" w:rsidRPr="00A93F5B" w:rsidRDefault="00D241EB" w:rsidP="008A09D2">
      <w:pPr>
        <w:spacing w:before="120" w:after="120" w:line="240" w:lineRule="auto"/>
        <w:ind w:left="720" w:firstLine="0"/>
        <w:rPr>
          <w:u w:val="single"/>
        </w:rPr>
      </w:pPr>
      <w:bookmarkStart w:id="0" w:name="OLE_LINK1"/>
      <w:r w:rsidRPr="00A93F5B">
        <w:rPr>
          <w:u w:val="single"/>
        </w:rPr>
        <w:t>English (Indo-European &gt; Germanic)</w:t>
      </w:r>
      <w:bookmarkEnd w:id="0"/>
    </w:p>
    <w:p w14:paraId="6119EADB"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1" w:name="_Ref503178250"/>
      <w:r>
        <w:t>a.</w:t>
      </w:r>
      <w:r>
        <w:tab/>
        <w:t xml:space="preserve">We just put the </w:t>
      </w:r>
      <w:r w:rsidRPr="00BC63F6">
        <w:rPr>
          <w:b/>
        </w:rPr>
        <w:t>shoes</w:t>
      </w:r>
      <w:r w:rsidRPr="00BC63F6">
        <w:t xml:space="preserve"> </w:t>
      </w:r>
      <w:r>
        <w:t>that were already made on a horse.</w:t>
      </w:r>
      <w:bookmarkEnd w:id="1"/>
      <w:r>
        <w:tab/>
      </w:r>
    </w:p>
    <w:p w14:paraId="56A4B321" w14:textId="59A689A9"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008009A6"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51.37", "uris" : [ "http://www.mendeley.com/documents/?uuid=4d8affbc-2ce6-45ab-8dd9-c6d69aa1c7b0" ] } ], "mendeley" : { "formattedCitation" : "(Du Bois et al. 2000:SBC001 251.37)", "plainTextFormattedCitation" : "(Du Bois et al. 2000:SBC001 251.37)", "previouslyFormattedCitation" : "(Du Bois et al. 2000:SBC001 251.37)" }, "properties" : {  }, "schema" : "https://github.com/citation-style-language/schema/raw/master/csl-citation.json" }</w:instrText>
      </w:r>
      <w:r>
        <w:fldChar w:fldCharType="separate"/>
      </w:r>
      <w:r w:rsidR="008009A6" w:rsidRPr="00610992">
        <w:rPr>
          <w:noProof/>
          <w:lang w:val="fr-FR"/>
        </w:rPr>
        <w:t>(Du Bois et al. 2000:SBC001 251.37)</w:t>
      </w:r>
      <w:r>
        <w:fldChar w:fldCharType="end"/>
      </w:r>
    </w:p>
    <w:p w14:paraId="4D68248E"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43A9471D" w14:textId="31F66CAC"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20.41", "uris" : [ "http://www.mendeley.com/documents/?uuid=4d8affbc-2ce6-45ab-8dd9-c6d69aa1c7b0" ] } ], "mendeley" : { "formattedCitation" : "(Du Bois et al. 2000:SBC001 220.41)", "plainTextFormattedCitation" : "(Du Bois et al. 2000:SBC001 220.41)", "previouslyFormattedCitation" : "(Du Bois et al. 2000:SBC001 220.41)" }, "properties" : {  }, "schema" : "https://github.com/citation-style-language/schema/raw/master/csl-citation.json" }</w:instrText>
      </w:r>
      <w:r>
        <w:fldChar w:fldCharType="separate"/>
      </w:r>
      <w:r w:rsidRPr="00610992">
        <w:rPr>
          <w:noProof/>
          <w:lang w:val="fr-FR"/>
        </w:rPr>
        <w:t>(Du Bois et al. 2000:SBC001 220.41)</w:t>
      </w:r>
      <w:r>
        <w:fldChar w:fldCharType="end"/>
      </w:r>
    </w:p>
    <w:p w14:paraId="3B28FB63" w14:textId="66169F8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55B3D847" w14:textId="058E3236"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2" w:name="_Ref503178257"/>
      <w:r>
        <w:t>a.</w:t>
      </w:r>
      <w:r>
        <w:tab/>
      </w:r>
      <w:r w:rsidRPr="00BC63F6">
        <w:rPr>
          <w:b/>
          <w:noProof/>
        </w:rPr>
        <w:t>buru</w:t>
      </w:r>
      <w:r>
        <w:rPr>
          <w:noProof/>
        </w:rPr>
        <w:t>=ko</w:t>
      </w:r>
      <w:r>
        <w:rPr>
          <w:noProof/>
        </w:rPr>
        <w:tab/>
        <w:t>bai-ke-d-a</w:t>
      </w:r>
      <w:bookmarkEnd w:id="2"/>
    </w:p>
    <w:p w14:paraId="6516193E" w14:textId="59581FA9"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64F8933C" w14:textId="596633F8"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4", "uris" : [ "http://www.mendeley.com/documents/?uuid=9fd1404b-4661-47e5-a92b-48a8772f2248" ] } ], "mendeley" : { "formattedCitation" : "(Evans &amp; Osada 2005:354)", "plainTextFormattedCitation" : "(Evans &amp; Osada 2005:354)", "previouslyFormattedCitation" : "(Evans &amp; Osada 2005:354)" }, "properties" : {  }, "schema" : "https://github.com/citation-style-language/schema/raw/master/csl-citation.json" }</w:instrText>
      </w:r>
      <w:r w:rsidR="0009333F">
        <w:fldChar w:fldCharType="separate"/>
      </w:r>
      <w:r w:rsidR="0009333F" w:rsidRPr="0009333F">
        <w:rPr>
          <w:noProof/>
        </w:rPr>
        <w:t>(Evans &amp; Osada 2005:354)</w:t>
      </w:r>
      <w:r w:rsidR="0009333F">
        <w:fldChar w:fldCharType="end"/>
      </w:r>
    </w:p>
    <w:p w14:paraId="2F1EEBD4" w14:textId="131438A4"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09CD9A1D" w14:textId="24139124"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5C3CC84A" w14:textId="38D08D90"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5", "uris" : [ "http://www.mendeley.com/documents/?uuid=9fd1404b-4661-47e5-a92b-48a8772f2248" ] } ], "mendeley" : { "formattedCitation" : "(Evans &amp; Osada 2005:355)", "plainTextFormattedCitation" : "(Evans &amp; Osada 2005:355)", "previouslyFormattedCitation" : "(Evans &amp; Osada 2005:355)" }, "properties" : {  }, "schema" : "https://github.com/citation-style-language/schema/raw/master/csl-citation.json" }</w:instrText>
      </w:r>
      <w:r w:rsidR="0009333F">
        <w:fldChar w:fldCharType="separate"/>
      </w:r>
      <w:r w:rsidR="0009333F" w:rsidRPr="0009333F">
        <w:rPr>
          <w:noProof/>
        </w:rPr>
        <w:t>(Evans &amp; Osada 2005:355)</w:t>
      </w:r>
      <w:r w:rsidR="0009333F">
        <w:fldChar w:fldCharType="end"/>
      </w:r>
    </w:p>
    <w:p w14:paraId="3A9AFCF1" w14:textId="646E906B"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F2364">
        <w:t>.</w:t>
      </w:r>
    </w:p>
    <w:p w14:paraId="4B453D32" w14:textId="1B685179"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C61ADB">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Evan van Lier 2017:243; Vapnarsky &amp; Veneziano 2017a)", "plainTextFormattedCitation" : "(Hengeveld 1992:65; Rijkhoff 2007:715; van Lier &amp; Rijkhoff 2013:1; van Lier 2016 and accompanying articles; Evan van Lier 2017:243; Vapnarsky &amp; Veneziano 2017a)", "previouslyFormattedCitation" : "(Hengeveld 1992:65; Rijkhoff 2007:715; van Lier &amp; Rijkhoff 2013:1; van Lier 2016 and accompanying articles; Evan van Lier 2017:243; Vapnarsky &amp; Veneziano 2017a)" }, "properties" : {  }, "schema" : "https://github.com/citation-style-language/schema/raw/master/csl-citation.json" }</w:instrText>
      </w:r>
      <w:r w:rsidR="00C61ADB">
        <w:fldChar w:fldCharType="separate"/>
      </w:r>
      <w:r w:rsidR="00610992" w:rsidRPr="00610992">
        <w:rPr>
          <w:noProof/>
        </w:rPr>
        <w:t xml:space="preserve">(Hengeveld 1992:65; Rijkhoff 2007:715; van Lier &amp; Rijkhoff 2013:1; van Lier 2016 and </w:t>
      </w:r>
      <w:r w:rsidR="00610992" w:rsidRPr="00610992">
        <w:rPr>
          <w:noProof/>
        </w:rPr>
        <w:lastRenderedPageBreak/>
        <w:t>accompanying articles; Evan van Lier 2017:243; Vapnarsky &amp; Veneziano 2017a)</w:t>
      </w:r>
      <w:r w:rsidR="00C61ADB">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1D0716">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710714b2-2ad0-424c-99bf-14e4f662d713"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09A48DC1"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w:t>
      </w:r>
      <w:r w:rsidR="00850686">
        <w:lastRenderedPageBreak/>
        <w:t>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0799A921"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to choic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514CCF33" w:rsidR="00E62FD7" w:rsidRDefault="00860784" w:rsidP="00E62FD7">
      <w:pPr>
        <w:pStyle w:val="ListParagraph"/>
        <w:numPr>
          <w:ilvl w:val="0"/>
          <w:numId w:val="10"/>
        </w:numPr>
        <w:rPr>
          <w:rFonts w:cs="Times New Roman"/>
        </w:rPr>
      </w:pPr>
      <w:r>
        <w:rPr>
          <w:rFonts w:cs="Times New Roman"/>
        </w:rPr>
        <w:t xml:space="preserve">Does the extent of lexical flexibility in a language correlate </w:t>
      </w:r>
      <w:r w:rsidR="00F370CF">
        <w:rPr>
          <w:rFonts w:cs="Times New Roman"/>
        </w:rPr>
        <w:t>with</w:t>
      </w:r>
      <w:r>
        <w:rPr>
          <w:rFonts w:cs="Times New Roman"/>
        </w:rPr>
        <w:t xml:space="preserve"> size of corpus / lexicon? {{</w:t>
      </w:r>
      <w:r w:rsidR="00482675">
        <w:rPr>
          <w:rFonts w:cs="Times New Roman"/>
        </w:rPr>
        <w:t xml:space="preserve">Methods </w:t>
      </w:r>
      <w:r>
        <w:rPr>
          <w:rFonts w:cs="Times New Roman"/>
        </w:rPr>
        <w:t>Chapter}}</w:t>
      </w:r>
    </w:p>
    <w:p w14:paraId="55BBFC7E" w14:textId="250C41E4" w:rsidR="00860784" w:rsidRDefault="00860784" w:rsidP="00E62FD7">
      <w:pPr>
        <w:pStyle w:val="ListParagraph"/>
        <w:numPr>
          <w:ilvl w:val="0"/>
          <w:numId w:val="10"/>
        </w:numPr>
        <w:rPr>
          <w:rFonts w:cs="Times New Roman"/>
        </w:rPr>
      </w:pPr>
      <w:r>
        <w:rPr>
          <w:rFonts w:cs="Times New Roman"/>
        </w:rPr>
        <w:lastRenderedPageBreak/>
        <w:t xml:space="preserve">Do certain semantic domains tend to exhibit </w:t>
      </w:r>
      <w:r w:rsidR="009A355A">
        <w:rPr>
          <w:rFonts w:cs="Times New Roman"/>
        </w:rPr>
        <w:t>more</w:t>
      </w:r>
      <w:r>
        <w:rPr>
          <w:rFonts w:cs="Times New Roman"/>
        </w:rPr>
        <w:t xml:space="preserve"> lexical flexibility than others? Does the type of semantic shift correlate with a lexeme’s semantic domain? {{</w:t>
      </w:r>
      <w:r w:rsidR="00C2728F">
        <w:rPr>
          <w:rFonts w:cs="Times New Roman"/>
        </w:rPr>
        <w:t xml:space="preserve">Semantic Domain </w:t>
      </w:r>
      <w:r>
        <w:rPr>
          <w:rFonts w:cs="Times New Roman"/>
        </w:rPr>
        <w:t>Chapter}}</w:t>
      </w:r>
    </w:p>
    <w:p w14:paraId="7D9EBC92" w14:textId="10F689C7"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14:paraId="4D521132" w14:textId="14BF27A3"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C2728F">
        <w:rPr>
          <w:rFonts w:cs="Times New Roman"/>
        </w:rPr>
        <w:t xml:space="preserve">Grammatical Role </w:t>
      </w:r>
      <w:r w:rsidR="00274D9B">
        <w:rPr>
          <w:rFonts w:cs="Times New Roman"/>
        </w:rPr>
        <w:t>Chapter}}</w:t>
      </w:r>
    </w:p>
    <w:p w14:paraId="311058C8" w14:textId="7F1F29F7"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B07B9A">
        <w:rPr>
          <w:rFonts w:cs="Times New Roman"/>
        </w:rPr>
        <w:t xml:space="preserve">Information Status </w:t>
      </w:r>
      <w:r>
        <w:rPr>
          <w:rFonts w:cs="Times New Roman"/>
        </w:rPr>
        <w:t>Chapter}}</w:t>
      </w:r>
    </w:p>
    <w:p w14:paraId="6999E974" w14:textId="64279FD7" w:rsidR="00524676" w:rsidRPr="00E62FD7" w:rsidRDefault="00524676" w:rsidP="00524676">
      <w:pPr>
        <w:pStyle w:val="NoSpacing"/>
      </w:pPr>
      <w:r>
        <w:t xml:space="preserve">I discuss my hypotheses and expected results for each of these research questions in </w:t>
      </w:r>
      <w:r>
        <w:rPr>
          <w:rFonts w:cs="Times New Roman"/>
        </w:rPr>
        <w:t xml:space="preserve">my chapter outline below </w:t>
      </w:r>
      <w:r w:rsidR="003D4C8C">
        <w:rPr>
          <w:rFonts w:cs="Times New Roman"/>
        </w:rPr>
        <w:t>(§</w:t>
      </w:r>
      <w:r w:rsidR="003D4C8C">
        <w:rPr>
          <w:rFonts w:cs="Times New Roman"/>
        </w:rPr>
        <w:fldChar w:fldCharType="begin"/>
      </w:r>
      <w:r w:rsidR="003D4C8C">
        <w:rPr>
          <w:rFonts w:cs="Times New Roman"/>
        </w:rPr>
        <w:instrText xml:space="preserve"> REF _Ref503178933 \r \h </w:instrText>
      </w:r>
      <w:r w:rsidR="003D4C8C">
        <w:rPr>
          <w:rFonts w:cs="Times New Roman"/>
        </w:rPr>
      </w:r>
      <w:r w:rsidR="003D4C8C">
        <w:rPr>
          <w:rFonts w:cs="Times New Roman"/>
        </w:rPr>
        <w:fldChar w:fldCharType="separate"/>
      </w:r>
      <w:r w:rsidR="003D4C8C">
        <w:rPr>
          <w:rFonts w:cs="Times New Roman"/>
        </w:rPr>
        <w:t>4</w:t>
      </w:r>
      <w:r w:rsidR="003D4C8C">
        <w:rPr>
          <w:rFonts w:cs="Times New Roman"/>
        </w:rPr>
        <w:fldChar w:fldCharType="end"/>
      </w:r>
      <w:r w:rsidR="003D4C8C">
        <w:rPr>
          <w:rFonts w:cs="Times New Roman"/>
        </w:rPr>
        <w:t>)</w:t>
      </w:r>
      <w:r>
        <w:rPr>
          <w:rFonts w:cs="Times New Roman"/>
        </w:rPr>
        <w:t>.</w:t>
      </w:r>
    </w:p>
    <w:p w14:paraId="28A4854E" w14:textId="7DF43326" w:rsidR="00341C59" w:rsidRDefault="00DE6C31" w:rsidP="00EE5A6A">
      <w:pPr>
        <w:pStyle w:val="Heading1"/>
      </w:pPr>
      <w:bookmarkStart w:id="3" w:name="_Ref502225471"/>
      <w:r>
        <w:t>Background</w:t>
      </w:r>
      <w:bookmarkEnd w:id="3"/>
    </w:p>
    <w:p w14:paraId="1C5B4320" w14:textId="2E39A963"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7524097D" w14:textId="30D7A654" w:rsidR="00EF2A9D" w:rsidRDefault="00EF2A9D" w:rsidP="00EF2A9D">
      <w:pPr>
        <w:pStyle w:val="Heading2"/>
      </w:pPr>
      <w:r>
        <w:t>Approaches to Lexical Categorization</w:t>
      </w:r>
    </w:p>
    <w:p w14:paraId="30A1FFD7" w14:textId="45E81F98"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0F44E4">
        <w:fldChar w:fldCharType="separate"/>
      </w:r>
      <w:r w:rsidR="000F44E4" w:rsidRPr="000F44E4">
        <w:rPr>
          <w:noProof/>
        </w:rPr>
        <w:t>(Rauh 2010:17–20)</w:t>
      </w:r>
      <w:r w:rsidR="000F44E4">
        <w:fldChar w:fldCharType="end"/>
      </w:r>
      <w:r w:rsidR="000F44E4">
        <w:t>.</w:t>
      </w:r>
    </w:p>
    <w:p w14:paraId="7510E51B" w14:textId="2A550645"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fldChar w:fldCharType="separate"/>
      </w:r>
      <w:r w:rsidRPr="00023D6E">
        <w:rPr>
          <w:noProof/>
        </w:rPr>
        <w:t>(2013)</w:t>
      </w:r>
      <w:r>
        <w:fldChar w:fldCharType="end"/>
      </w:r>
      <w:r>
        <w:t xml:space="preserve">) were described using both Dionysius’ eight categories (with some variation) and, importantly, his method of identifying those categories on the basis of primarily morphological criteria </w:t>
      </w:r>
      <w:r>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793C8004" w14:textId="7946D271" w:rsidR="00070468" w:rsidRDefault="002D4762" w:rsidP="00CD4BD2">
      <w:r w:rsidRPr="002D4762">
        <w:lastRenderedPageBreak/>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fldChar w:fldCharType="separate"/>
      </w:r>
      <w:r w:rsidRPr="002D4762">
        <w:rPr>
          <w:noProof/>
        </w:rPr>
        <w:t>(Boas 1911:35)</w:t>
      </w:r>
      <w:r>
        <w:fldChar w:fldCharType="end"/>
      </w:r>
      <w:r w:rsidRPr="002D4762">
        <w:t>. He concludes that this endeavor is a folly, and that “in a discussion of the characteristics of various languages different fundamental categories will be found”</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fldChar w:fldCharType="separate"/>
      </w:r>
      <w:r w:rsidRPr="002D4762">
        <w:rPr>
          <w:noProof/>
        </w:rPr>
        <w:t>(Boas 1911:43)</w:t>
      </w:r>
      <w:r>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fldChar w:fldCharType="separate"/>
      </w:r>
      <w:r w:rsidRPr="002D4762">
        <w:rPr>
          <w:noProof/>
        </w:rPr>
        <w:t>(Sapir 1921:125)</w:t>
      </w:r>
      <w:r>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3C5FFB">
        <w:fldChar w:fldCharType="separate"/>
      </w:r>
      <w:r w:rsidR="003C5FFB" w:rsidRPr="003C5FFB">
        <w:rPr>
          <w:noProof/>
        </w:rPr>
        <w:t>(Rauh 2010:33)</w:t>
      </w:r>
      <w:r w:rsidR="003C5FFB">
        <w:fldChar w:fldCharType="end"/>
      </w:r>
      <w:r w:rsidRPr="002D4762">
        <w:t>.</w:t>
      </w:r>
    </w:p>
    <w:p w14:paraId="0B6CCAED" w14:textId="00AE6D5B"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EF6BB2">
        <w:fldChar w:fldCharType="separate"/>
      </w:r>
      <w:r w:rsidR="00EF6BB2" w:rsidRPr="00EF6BB2">
        <w:rPr>
          <w:noProof/>
        </w:rPr>
        <w:t>(Harris 1951:5)</w:t>
      </w:r>
      <w:r w:rsidR="00EF6BB2">
        <w:fldChar w:fldCharType="end"/>
      </w:r>
      <w:r w:rsidRPr="00070468">
        <w:t xml:space="preserve">, constituted a major advance in the typological study of parts of speech, and essentially became the sole method of syntactic analysis in modern linguistics </w:t>
      </w:r>
      <w:r w:rsidR="00EF6BB2">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EF6BB2">
        <w:fldChar w:fldCharType="separate"/>
      </w:r>
      <w:r w:rsidR="00EF6BB2" w:rsidRPr="00EF6BB2">
        <w:rPr>
          <w:noProof/>
        </w:rPr>
        <w:t>(Croft 2001:11)</w:t>
      </w:r>
      <w:r w:rsidR="00EF6BB2">
        <w:fldChar w:fldCharType="end"/>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3EA5E319" w14:textId="6ACFCF3E" w:rsidR="00BE0B4D" w:rsidRDefault="00BE0B4D" w:rsidP="00351494">
      <w:r w:rsidRPr="00BE0B4D">
        <w:t>A partial solution to this problem was the recognition, established in a series of studies by Eleanor Rosch</w:t>
      </w:r>
      <w:r>
        <w:t xml:space="preserve"> </w:t>
      </w:r>
      <w:r>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fldChar w:fldCharType="separate"/>
      </w:r>
      <w:r w:rsidRPr="00BE0B4D">
        <w:rPr>
          <w:noProof/>
        </w:rPr>
        <w:t>(1973a; 1973b; 1975; Rosch &amp; Mervis 1975; Rosch et al. 1976; Rosch 1978)</w:t>
      </w:r>
      <w:r>
        <w:fldChar w:fldCharType="end"/>
      </w:r>
      <w:r w:rsidR="00351494">
        <w:t xml:space="preserve"> </w:t>
      </w:r>
      <w:r w:rsidRPr="00BE0B4D">
        <w:t xml:space="preserve">and popularized among linguists by Lakoff </w:t>
      </w:r>
      <w:r w:rsidR="00351494">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351494">
        <w:fldChar w:fldCharType="separate"/>
      </w:r>
      <w:r w:rsidR="00351494" w:rsidRPr="00351494">
        <w:rPr>
          <w:noProof/>
        </w:rPr>
        <w:t>(1987)</w:t>
      </w:r>
      <w:r w:rsidR="00351494">
        <w:fldChar w:fldCharType="end"/>
      </w:r>
      <w:r w:rsidRPr="00BE0B4D">
        <w:t xml:space="preserve"> and Taylor</w:t>
      </w:r>
      <w:r w:rsidR="00351494">
        <w:t xml:space="preserve"> </w:t>
      </w:r>
      <w:r w:rsidR="00351494">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351494">
        <w:fldChar w:fldCharType="separate"/>
      </w:r>
      <w:r w:rsidR="00351494" w:rsidRPr="00351494">
        <w:rPr>
          <w:noProof/>
        </w:rPr>
        <w:t>(1989</w:t>
      </w:r>
      <w:r w:rsidR="00351494">
        <w:rPr>
          <w:noProof/>
        </w:rPr>
        <w:t xml:space="preserve"> [2003]</w:t>
      </w:r>
      <w:r w:rsidR="00351494" w:rsidRPr="00351494">
        <w:rPr>
          <w:noProof/>
        </w:rPr>
        <w:t>)</w:t>
      </w:r>
      <w:r w:rsidR="00351494">
        <w:fldChar w:fldCharType="end"/>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036CB3">
        <w:fldChar w:fldCharType="separate"/>
      </w:r>
      <w:r w:rsidR="00036CB3" w:rsidRPr="00036CB3">
        <w:rPr>
          <w:noProof/>
        </w:rPr>
        <w:t>(Rauh 2010:7)</w:t>
      </w:r>
      <w:r w:rsidR="00036CB3">
        <w:fldChar w:fldCharType="end"/>
      </w:r>
      <w:r w:rsidRPr="00BE0B4D">
        <w:t>, the prototype approach did not really solve the essential problems of lexical categorization, namely, how to identify them, and their crosslinguistic status if any.</w:t>
      </w:r>
    </w:p>
    <w:p w14:paraId="2966CFF4" w14:textId="31420DEF" w:rsidR="00F506DA" w:rsidRDefault="00F506DA" w:rsidP="00351494">
      <w:r w:rsidRPr="00F506DA">
        <w:lastRenderedPageBreak/>
        <w:t xml:space="preserve">Recognizing this difficulty, </w:t>
      </w:r>
      <w:r>
        <w:t xml:space="preserve">Croft </w:t>
      </w:r>
      <w:r>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fldChar w:fldCharType="separate"/>
      </w:r>
      <w:r w:rsidRPr="00F506DA">
        <w:rPr>
          <w:noProof/>
        </w:rPr>
        <w:t>(2000; 2001:29–47)</w:t>
      </w:r>
      <w:r>
        <w:fldChar w:fldCharType="end"/>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344E8B73"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D55F3" w14:textId="35DBBAD9"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113D04">
        <w:fldChar w:fldCharType="separate"/>
      </w:r>
      <w:r w:rsidR="00113D04" w:rsidRPr="00113D04">
        <w:rPr>
          <w:noProof/>
        </w:rPr>
        <w:t>(Croft 2001:41)</w:t>
      </w:r>
      <w:r w:rsidR="00113D04">
        <w:fldChar w:fldCharType="end"/>
      </w:r>
    </w:p>
    <w:p w14:paraId="71757165" w14:textId="407DF644"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5AB8DD26" w14:textId="77777777"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w:t>
      </w:r>
      <w:r w:rsidR="00F831C8">
        <w:lastRenderedPageBreak/>
        <w:t xml:space="preserve">structurally and/or behaviorally marked </w:t>
      </w:r>
      <w:r w:rsidR="00F831C8">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F831C8">
        <w:fldChar w:fldCharType="separate"/>
      </w:r>
      <w:r w:rsidR="00F831C8" w:rsidRPr="00F831C8">
        <w:rPr>
          <w:noProof/>
        </w:rPr>
        <w:t>(Croft 2002:87–99)</w:t>
      </w:r>
      <w:r w:rsidR="00F831C8">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6F5BD1">
        <w:fldChar w:fldCharType="separate"/>
      </w:r>
      <w:r w:rsidR="006F5BD1" w:rsidRPr="006F5BD1">
        <w:rPr>
          <w:noProof/>
        </w:rPr>
        <w:t>(Croft 2001:89)</w:t>
      </w:r>
      <w:r w:rsidR="006F5BD1">
        <w:fldChar w:fldCharType="end"/>
      </w:r>
      <w:r w:rsidR="006F5BD1">
        <w:t>.</w:t>
      </w:r>
    </w:p>
    <w:p w14:paraId="499BD925" w14:textId="0A7BFA1D"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D92509">
        <w:t xml:space="preserve">instances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5136D7A4" w14:textId="152044B8"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E70778"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647815" w14:textId="760A69DD" w:rsidR="00EF2A9D" w:rsidRDefault="00EF2A9D" w:rsidP="00EF2A9D">
      <w:pPr>
        <w:pStyle w:val="Heading2"/>
      </w:pPr>
      <w:r>
        <w:t>Approaches to Lexical Flexibility</w:t>
      </w:r>
    </w:p>
    <w:p w14:paraId="088C4643" w14:textId="787EB8B0"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fldChar w:fldCharType="begin" w:fldLock="1"/>
      </w:r>
      <w:r w:rsidR="009F20D1">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2", "issued" : { "date-parts" : [ [ "1921" ] ] }, "publisher" : "Harcourt, Brace &amp; Co.", "publisher-place" : "New York", "title" : "Language: An introduction to the study of speech", "type" : "book" }, "uris" : [ "http://www.mendeley.com/documents/?uuid=15faa9a6-896a-4e59-a787-84ed624ceb22" ] }, { "id" : "ITEM-3", "itemData" : { "DOI" : "10.1016/0024-3841(68)90080-6", "ISSN" : "00243841", "author" : [ { "dropping-particle" : "", "family" : "Kuipers", "given" : "Aert H.", "non-dropping-particle" : "", "parse-names" : false, "suffix" : "" } ], "container-title" : "Lingua", "id" : "ITEM-3", "issued" : { "date-parts" : [ [ "1968" ] ] }, "page" : "610-626", "title" : "The categories verb-noun and transitive-intransitive in English and Squamish", "type" : "article-journal", "volume" : "21" }, "uris" : [ "http://www.mendeley.com/documents/?uuid=17dd5838-ff8a-4c60-8d68-126b93555aae" ] }, { "id" : "ITEM-4",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4", "issued" : { "date-parts" : [ [ "1979", "11" ] ] }, "page" : "83-155", "publisher" : "British Columbia Provincial Museum", "publisher-place" : "Victoria, B.C.", "title" : "Noun and verb in Nootkan", "type" : "paper-conference" }, "uris" : [ "http://www.mendeley.com/documents/?uuid=12d3cdeb-ab76-49a1-937f-adb45d48ef7a"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ISSN" : "00207071", "author" : [ { "dropping-particle" : "", "family" : "Sadock", "given" : "Jerrold M.", "non-dropping-particle" : "", "parse-names" : false, "suffix" : "" } ], "container-title" : "International Journal of American Linguistics", "id" : "ITEM-6", "issue" : "4", "issued" : { "date-parts" : [ [ "1999" ] ] }, "page" : "383-406", "title" : "The nominalist theory of Eskimo: A case study in scientific self-deception", "type" : "article-journal", "volume" : "65" }, "uris" : [ "http://www.mendeley.com/documents/?uuid=37b73dd9-0d5b-419c-8890-338741523378" ] } ], "mendeley" : { "formattedCitation" : "(Boas 1911; Sapir 1921; Kuipers 1968; Jacobsen 1979; Kinkade 1983; Sadock 1999)", "plainTextFormattedCitation" : "(Boas 1911; Sapir 1921; Kuipers 1968; Jacobsen 1979; Kinkade 1983; Sadock 1999)", "previouslyFormattedCitation" : "(Boas 1911; Sapir 1921; Kuipers 1968; Jacobsen 1979; Kinkade 1983; Sadock 1999)" }, "properties" : {  }, "schema" : "https://github.com/citation-style-language/schema/raw/master/csl-citation.json" }</w:instrText>
      </w:r>
      <w:r>
        <w:fldChar w:fldCharType="separate"/>
      </w:r>
      <w:r w:rsidR="009F20D1" w:rsidRPr="009F20D1">
        <w:rPr>
          <w:noProof/>
        </w:rPr>
        <w:t>(Boas 1911; Sapir 1921; Kuipers 1968; Jacobsen 1979; Kinkade 1983; Sadock 1999)</w:t>
      </w:r>
      <w:r>
        <w:fldChar w:fldCharType="end"/>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06A71984" w14:textId="77777777" w:rsidR="001A511C" w:rsidRDefault="001D0716" w:rsidP="006015BF">
      <w:r w:rsidRPr="001D0716">
        <w:lastRenderedPageBreak/>
        <w:t>One common response to claims of lexical flexibility in a language is to show that the grammar does in fact show evidence for categorical distinctions, but that the evidence is simply subtle</w:t>
      </w:r>
      <w:r>
        <w:t xml:space="preserve"> </w:t>
      </w:r>
      <w:r>
        <w:fldChar w:fldCharType="begin" w:fldLock="1"/>
      </w:r>
      <w:r>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710714b2-2ad0-424c-99bf-14e4f662d713" ] } ], "mendeley" : { "formattedCitation" : "(Dixon 2004; Floyd 2011; Palmer 2017)", "plainTextFormattedCitation" : "(Dixon 2004; Floyd 2011; Palmer 2017)", "previouslyFormattedCitation" : "(Dixon 2004; Floyd 2011; Palmer 2017)" }, "properties" : {  }, "schema" : "https://github.com/citation-style-language/schema/raw/master/csl-citation.json" }</w:instrText>
      </w:r>
      <w:r>
        <w:fldChar w:fldCharType="separate"/>
      </w:r>
      <w:r w:rsidRPr="001D0716">
        <w:rPr>
          <w:noProof/>
        </w:rPr>
        <w:t>(Dixon 2004; Floyd 2011; Palmer 2017)</w:t>
      </w:r>
      <w:r>
        <w:fldChar w:fldCharType="end"/>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795167">
        <w:fldChar w:fldCharType="begin" w:fldLock="1"/>
      </w:r>
      <w:r w:rsidR="0079516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 "schema" : "https://github.com/citation-style-language/schema/raw/master/csl-citation.json" }</w:instrText>
      </w:r>
      <w:r w:rsidR="00795167">
        <w:fldChar w:fldCharType="separate"/>
      </w:r>
      <w:r w:rsidR="00795167" w:rsidRPr="00795167">
        <w:rPr>
          <w:noProof/>
        </w:rPr>
        <w:t>(cf. Croft 2001)</w:t>
      </w:r>
      <w:r w:rsidR="00795167">
        <w:fldChar w:fldCharType="end"/>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p>
    <w:p w14:paraId="44D7EDD3" w14:textId="75883D5D" w:rsidR="006015BF" w:rsidRDefault="00E36054" w:rsidP="006015BF">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fldChar w:fldCharType="begin" w:fldLock="1"/>
      </w:r>
      <w:r w:rsidR="00610992">
        <w:instrText>ADDIN CSL_CITATION { "citationItems" : [ { "id" : "ITEM-1",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1", "issued" : { "date-parts" : [ [ "2013" ] ] }, "publisher" : "Oxford University Press", "publisher-place" : "Oxford", "title" : "Flexible word classes: Typological studies of underspecified parts of speech", "type" : "book" }, "uris" : [ "http://www.mendeley.com/documents/?uuid=49e6286c-1ab7-4541-be26-2ac2e1b8abbb" ] }, { "id" : "ITEM-2", "itemData" : { "collection-title" : "Studies in Language", "editor" : [ { "dropping-particle" : "", "family" : "Lier", "given" : "Eva", "non-dropping-particle" : "van", "parse-names" : false, "suffix" : "" } ], "id" : "ITEM-2", "issue" : "2", "issued" : { "date-parts" : [ [ "2017" ] ] }, "publisher" : "John Benjamins", "publisher-place" : "Amsterdam", "title" : "Lexical flexibility in Oceanic languages", "type" : "book", "volume" : "41" }, "uris" : [ "http://www.mendeley.com/documents/?uuid=dce8eed3-c041-4858-bd4b-4e1eb478b244" ] }, { "id" : "ITEM-3",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3",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Rijkhoff &amp; van Lier 2013; Eva van Lier 2017; Vapnarsky &amp; Veneziano 2017b)", "plainTextFormattedCitation" : "(Rijkhoff &amp; van Lier 2013; Eva van Lier 2017; Vapnarsky &amp; Veneziano 2017b)", "previouslyFormattedCitation" : "(Rijkhoff &amp; van Lier 2013; Eva van Lier 2017; Vapnarsky &amp; Veneziano 2017b)" }, "properties" : {  }, "schema" : "https://github.com/citation-style-language/schema/raw/master/csl-citation.json" }</w:instrText>
      </w:r>
      <w:r w:rsidR="00610992">
        <w:fldChar w:fldCharType="separate"/>
      </w:r>
      <w:r w:rsidR="00610992" w:rsidRPr="00610992">
        <w:rPr>
          <w:noProof/>
        </w:rPr>
        <w:t>(Rijkhoff &amp; van Lier 2013; Eva van Lier 2017; Vapnarsky &amp; Veneziano 2017b)</w:t>
      </w:r>
      <w:r w:rsidR="00610992">
        <w:fldChar w:fldCharType="end"/>
      </w:r>
      <w:r w:rsidR="006015BF">
        <w:t>.</w:t>
      </w:r>
    </w:p>
    <w:p w14:paraId="7C57B47B" w14:textId="426BE5A5" w:rsidR="006015BF" w:rsidRDefault="006015BF" w:rsidP="006015BF">
      <w:r>
        <w:t xml:space="preserve">In stark contrast to this first approach, some have embraced the existence of flexible categories and argued extensively for their existence </w:t>
      </w:r>
      <w:r>
        <w:fldChar w:fldCharType="begin" w:fldLock="1"/>
      </w:r>
      <w:r w:rsidR="00B70CF3">
        <w:instrText>ADDIN CSL_CITATION { "citationItems" : [ { "id" : "ITEM-1", "itemData" : { "DOI" : "10.1016/0024-3841(68)90080-6", "ISSN" : "00243841", "author" : [ { "dropping-particle" : "", "family" : "Kuipers", "given" : "Aert H.", "non-dropping-particle" : "", "parse-names" : false, "suffix" : "" } ], "container-title" : "Lingua", "id" : "ITEM-1", "issued" : { "date-parts" : [ [ "1968" ] ] }, "page" : "610-626", "title" : "The categories verb-noun and transitive-intransitive in English and Squamish", "type" : "article-journal", "volume" : "21" }, "uris" : [ "http://www.mendeley.com/documents/?uuid=17dd5838-ff8a-4c60-8d68-126b93555aae" ] }, { "id" : "ITEM-2",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2", "issue" : "1", "issued" : { "date-parts" : [ [ "1983" ] ] }, "page" : "25-39", "title" : "Salish evidence against the universality of 'noun' and 'verb'", "type" : "article-journal", "volume" : "60" }, "uris" : [ "http://www.mendeley.com/documents/?uuid=d309faf5-835e-418a-8cdf-8b61c87c797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1997.1.2.123", "ISSN" : "1430-0532", "author" : [ { "dropping-particle" : "", "family" : "Broschart", "given" : "J\u00fcrgen", "non-dropping-particle" : "", "parse-names" : false, "suffix" : "" } ], "container-title" : "Linguistic Typology", "id" : "ITEM-4", "issue" : "1997", "issued" : { "date-parts" : [ [ "1997" ] ] }, "page" : "123-165", "title" : "Why Tongan does it differently: Categorial distinctions in a language without nouns and verbs", "type" : "article-journal", "volume" : "1" }, "uris" : [ "http://www.mendeley.com/documents/?uuid=99f79146-877f-4c12-b81e-b19763654677" ] }, { "id" : "ITEM-5",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5", "issued" : { "date-parts" : [ [ "2005" ] ] }, "page" : "348-377", "publisher" : "Elsevier", "publisher-place" : "Amsterdam", "title" : "Isolating-monocategorial-associational language", "type" : "chapter" }, "uris" : [ "http://www.mendeley.com/documents/?uuid=228c0ea2-347b-4608-aae0-27b3b9dcfbbe"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8", "issued" : { "date-parts" : [ [ "2013" ] ] }, "page" : "1-30", "publisher" : "Oxford University Press", "publisher-place" : "Oxford", "title" : "Flexible word classes in linguistic typology and grammatical theory", "type" : "chapter" }, "uris" : [ "http://www.mendeley.com/documents/?uuid=90e36518-e32a-4a2a-be44-88ac7edb63b9" ] } ], "mendeley" : { "formattedCitation" : "(Kuipers 1968; Kinkade 1983; Hengeveld 1992; Broschart 1997; Gil 2005; Hengeveld &amp; Rijkhoff 2005; Luuk 2010; van Lier &amp; Rijkhoff 2013)", "plainTextFormattedCitation" : "(Kuipers 1968; Kinkade 1983; Hengeveld 1992; Broschart 1997; Gil 2005; Hengeveld &amp; Rijkhoff 2005; Luuk 2010; van Lier &amp; Rijkhoff 2013)", "previouslyFormattedCitation" : "(Kuipers 1968; Kinkade 1983; Hengeveld 1992; Broschart 1997; Gil 2005; Hengeveld &amp; Rijkhoff 2005; Luuk 2010; van Lier &amp; Rijkhoff 2013)" }, "properties" : {  }, "schema" : "https://github.com/citation-style-language/schema/raw/master/csl-citation.json" }</w:instrText>
      </w:r>
      <w:r>
        <w:fldChar w:fldCharType="separate"/>
      </w:r>
      <w:r w:rsidR="00B70CF3" w:rsidRPr="00B70CF3">
        <w:rPr>
          <w:noProof/>
        </w:rPr>
        <w:t>(Kuipers 1968; Kinkade 1983; Hengeveld 1992; Broschart 1997; Gil 2005; Hengeveld &amp; Rijkhoff 2005; Luuk 2010; van Lier &amp; Rijkhoff 2013)</w:t>
      </w:r>
      <w:r>
        <w:fldChar w:fldCharType="end"/>
      </w:r>
      <w:r>
        <w:t>.</w:t>
      </w:r>
      <w:r w:rsidR="00BC633A">
        <w:t xml:space="preserve"> Some have even proposed that several new, flexible categories such as </w:t>
      </w:r>
      <w:r w:rsidR="00BC633A" w:rsidRPr="00BC633A">
        <w:rPr>
          <w:rStyle w:val="Definition"/>
        </w:rPr>
        <w:t>non-verb</w:t>
      </w:r>
      <w:r w:rsidR="00BC633A">
        <w:t xml:space="preserve"> </w:t>
      </w:r>
      <w:r w:rsidR="00BC633A">
        <w:fldChar w:fldCharType="begin" w:fldLock="1"/>
      </w:r>
      <w:r w:rsidR="00BC633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 "schema" : "https://github.com/citation-style-language/schema/raw/master/csl-citation.json" }</w:instrText>
      </w:r>
      <w:r w:rsidR="00BC633A">
        <w:fldChar w:fldCharType="separate"/>
      </w:r>
      <w:r w:rsidR="00BC633A" w:rsidRPr="00BC633A">
        <w:rPr>
          <w:noProof/>
        </w:rPr>
        <w:t>(Hengeveld 1992)</w:t>
      </w:r>
      <w:r w:rsidR="00BC633A">
        <w:fldChar w:fldCharType="end"/>
      </w:r>
      <w:r w:rsidR="00BC633A">
        <w:t xml:space="preserve"> or </w:t>
      </w:r>
      <w:r w:rsidR="00BC633A" w:rsidRPr="00BC633A">
        <w:rPr>
          <w:rStyle w:val="Definition"/>
        </w:rPr>
        <w:t>noun/flexible</w:t>
      </w:r>
      <w:r w:rsidR="00BC633A">
        <w:t xml:space="preserve"> </w:t>
      </w:r>
      <w:r w:rsidR="00BC633A">
        <w:fldChar w:fldCharType="begin" w:fldLock="1"/>
      </w:r>
      <w:r w:rsidR="00BC633A">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 "schema" : "https://github.com/citation-style-language/schema/raw/master/csl-citation.json" }</w:instrText>
      </w:r>
      <w:r w:rsidR="00BC633A">
        <w:fldChar w:fldCharType="separate"/>
      </w:r>
      <w:r w:rsidR="00BC633A" w:rsidRPr="00BC633A">
        <w:rPr>
          <w:noProof/>
        </w:rPr>
        <w:t>(Luuk 2010)</w:t>
      </w:r>
      <w:r w:rsidR="00BC633A">
        <w:fldChar w:fldCharType="end"/>
      </w:r>
      <w:r w:rsidR="00BC633A">
        <w:t xml:space="preserve"> be added to the classical typology of parts 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4055C8C0" w14:textId="7186971D" w:rsidR="00985A7C" w:rsidRDefault="00985A7C" w:rsidP="006015BF">
      <w:r w:rsidRPr="00985A7C">
        <w:t xml:space="preserve">Broadly speaking, the main argument leveled against lexical flexibility is that it ignores a great deal of item-specific knowledge speakers have about lexemes and their uses in different </w:t>
      </w:r>
      <w:r w:rsidRPr="00985A7C">
        <w:lastRenderedPageBreak/>
        <w:t>functions.</w:t>
      </w:r>
      <w:r>
        <w:t xml:space="preserve"> Both Croft </w:t>
      </w:r>
      <w:r>
        <w:fldChar w:fldCharType="begin" w:fldLock="1"/>
      </w:r>
      <w:r>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 "schema" : "https://github.com/citation-style-language/schema/raw/master/csl-citation.json" }</w:instrText>
      </w:r>
      <w:r>
        <w:fldChar w:fldCharType="separate"/>
      </w:r>
      <w:r w:rsidRPr="00985A7C">
        <w:rPr>
          <w:noProof/>
        </w:rPr>
        <w:t>(2001:65–75)</w:t>
      </w:r>
      <w:r>
        <w:fldChar w:fldCharType="end"/>
      </w:r>
      <w:r>
        <w:t xml:space="preserve"> and Evans &amp; Osada </w:t>
      </w:r>
      <w:r>
        <w:fldChar w:fldCharType="begin" w:fldLock="1"/>
      </w:r>
      <w:r>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 "plainTextFormattedCitation" : "(2005)", "previouslyFormattedCitation" : "(2005)" }, "properties" : {  }, "schema" : "https://github.com/citation-style-language/schema/raw/master/csl-citation.json" }</w:instrText>
      </w:r>
      <w:r>
        <w:fldChar w:fldCharType="separate"/>
      </w:r>
      <w:r w:rsidRPr="00985A7C">
        <w:rPr>
          <w:noProof/>
        </w:rPr>
        <w:t>(2005)</w:t>
      </w:r>
      <w:r>
        <w:fldChar w:fldCharType="end"/>
      </w:r>
      <w:r>
        <w:t xml:space="preserve">, for example, </w:t>
      </w:r>
      <w:r w:rsidRPr="00985A7C">
        <w:t>criticize Hengeveld’s notion of flexible categories</w:t>
      </w:r>
      <w:r>
        <w:t xml:space="preserve"> </w:t>
      </w:r>
      <w:r>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 "schema" : "https://github.com/citation-style-language/schema/raw/master/csl-citation.json" }</w:instrText>
      </w:r>
      <w:r>
        <w:fldChar w:fldCharType="separate"/>
      </w:r>
      <w:r w:rsidRPr="00985A7C">
        <w:rPr>
          <w:noProof/>
        </w:rPr>
        <w:t>(Hengeveld 1992; Hengeveld &amp; Rijkhoff 2005)</w:t>
      </w:r>
      <w:r>
        <w:fldChar w:fldCharType="end"/>
      </w:r>
      <w:r w:rsidRPr="00985A7C">
        <w:t xml:space="preserve"> on the basis that the meaning of a lexeme changes when it is used in different functions.</w:t>
      </w:r>
      <w:r>
        <w:t xml:space="preserve"> </w:t>
      </w:r>
      <w:r w:rsidRPr="00985A7C">
        <w:t>Mithun also has in various studies</w:t>
      </w:r>
      <w:r>
        <w:t xml:space="preserve"> </w:t>
      </w:r>
      <w:r>
        <w:fldChar w:fldCharType="begin" w:fldLock="1"/>
      </w:r>
      <w:r w:rsidR="00EB52F3">
        <w:instrText>ADDIN CSL_CITATION { "citationItems" : [ { "id" : "ITEM-1", "itemData" : {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0696b38e-5d06-491b-985f-7af30c4a72c4"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suppress-author" : 1, "uris" : [ "http://www.mendeley.com/documents/?uuid=2ff8020e-5cbd-45cd-bc8f-f39c561b3d30" ] } ], "mendeley" : { "formattedCitation" : "(1999:56\u201367; 2000; 2017)", "plainTextFormattedCitation" : "(1999:56\u201367; 2000; 2017)", "previouslyFormattedCitation" : "(1999:56\u201367; 2000; 2017)" }, "properties" : {  }, "schema" : "https://github.com/citation-style-language/schema/raw/master/csl-citation.json" }</w:instrText>
      </w:r>
      <w:r>
        <w:fldChar w:fldCharType="separate"/>
      </w:r>
      <w:r w:rsidR="00EB52F3" w:rsidRPr="00EB52F3">
        <w:rPr>
          <w:noProof/>
        </w:rPr>
        <w:t>(1999:56–67; 2000; 2017)</w:t>
      </w:r>
      <w:r>
        <w:fldChar w:fldCharType="end"/>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0888832" w14:textId="175E005E"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Arad", "given" : "Maya", "non-dropping-particle" : "", "parse-names" : false, "suffix" : "" } ], "container-title" : "Natural Language &amp; Linguistic Theory", "id" : "ITEM-4", "issued" : { "date-parts" : [ [ "2003" ] ] }, "page" : "737-778", "title" : "Locality constraints on the interpretation of roots: The case of Hebrew denominal verbs", "type" : "article-journal", "volume" : "21" }, "uris" : [ "http://www.mendeley.com/documents/?uuid=9debb0db-b352-4aef-9f1f-f1d50c0df25d" ] }, { "id" : "ITEM-5",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5", "issued" : { "date-parts" : [ [ "2003" ] ] }, "page" : "56-88", "publisher" : "Oxford University Press", "publisher-place" : "Oxford", "title" : "Derivation and categorization in flexible and differentiated languages", "type" : "chapter" }, "uris" : [ "http://www.mendeley.com/documents/?uuid=9d068131-2a00-4cdc-9654-dcdf93ba1ecd" ] } ], "mendeley" : { "formattedCitation" : "(Hopper &amp; Thompson 1984; Broschart 1997; Farrell 2001; Arad 2003; Don &amp; van Lier 2003)", "plainTextFormattedCitation" : "(Hopper &amp; Thompson 1984; Broschart 1997; Farrell 2001; Arad 2003; Don &amp; van Lier 2003)", "previouslyFormattedCitation" : "(Hopper &amp; Thompson 1984; Broschart 1997; Farrell 2001; Arad 2003; Don &amp; van Lier 2003)" }, "properties" : {  }, "schema" : "https://github.com/citation-style-language/schema/raw/master/csl-citation.json" }</w:instrText>
      </w:r>
      <w:r>
        <w:fldChar w:fldCharType="separate"/>
      </w:r>
      <w:r w:rsidRPr="00FE16DA">
        <w:rPr>
          <w:noProof/>
        </w:rPr>
        <w:t>(Hopper &amp; Thompson 1984; Broschart 1997; Farrell 2001; Arad 2003; Don &amp; van Lier 2003)</w:t>
      </w:r>
      <w:r>
        <w:fldChar w:fldCharType="end"/>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fldChar w:fldCharType="begin" w:fldLock="1"/>
      </w:r>
      <w:r w:rsidR="006B3A5C">
        <w:instrText>ADDIN CSL_CITATION { "citationItems" : [ { "id" : "ITEM-1", "itemData" : { "DOI" : "10.1017/S1360674301000156", "ISBN" : "13606743", "ISSN" : "1360-6743", "author" : [ { "dropping-particle" : "", "family" : "Farrell", "given" : "Patrick", "non-dropping-particle" : "", "parse-names" : false, "suffix" : "" } ], "container-title" : "English Language &amp; Linguistics", "id" : "ITEM-1", "issue" : "1", "issued" : { "date-parts" : [ [ "2001" ] ] }, "page" : "109-130", "title" : "Functional shift as category underspecification", "type" : "article-journal", "volume" : "5" }, "uris" : [ "http://www.mendeley.com/documents/?uuid=5a66050e-450a-46b0-81e2-6bd122b8e91c"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3", "issue" : "3", "issued" : { "date-parts" : [ [ "2005" ] ] }, "page" : "406-431", "title" : "Mundari as a flexible language", "type" : "article-journal", "volume" : "9" }, "uris" : [ "http://www.mendeley.com/documents/?uuid=49d2c213-3036-401c-82f8-d202777161e8"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Farrell 2001; Hengeveld, Rijkhoff &amp; Siewierska 2004; Hengeveld &amp; Rijkhoff 2005; McGregor 2013)", "plainTextFormattedCitation" : "(Farrell 2001; Hengeveld, Rijkhoff &amp; Siewierska 2004; Hengeveld &amp; Rijkhoff 2005; McGregor 2013)", "previouslyFormattedCitation" : "(Farrell 2001; Hengeveld, Rijkhoff &amp; Siewierska 2004; Hengeveld &amp; Rijkhoff 2005; McGregor 2013)" }, "properties" : {  }, "schema" : "https://github.com/citation-style-language/schema/raw/master/csl-citation.json" }</w:instrText>
      </w:r>
      <w:r w:rsidR="006B3A5C">
        <w:fldChar w:fldCharType="separate"/>
      </w:r>
      <w:r w:rsidR="006B3A5C" w:rsidRPr="006B3A5C">
        <w:rPr>
          <w:noProof/>
        </w:rPr>
        <w:t>(Farrell 2001; Hengeveld, Rijkhoff &amp; Siewierska 2004; Hengeveld &amp; Rijkhoff 2005; McGregor 2013)</w:t>
      </w:r>
      <w:r w:rsidR="006B3A5C">
        <w:fldChar w:fldCharType="end"/>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6B3A5C">
        <w:fldChar w:fldCharType="begin" w:fldLock="1"/>
      </w:r>
      <w:r w:rsidR="000227D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83",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2ff8020e-5cbd-45cd-bc8f-f39c561b3d30" ] } ], "mendeley" : { "formattedCitation" : "(Croft 2001:65\u201383; Evans &amp; Osada 2005; Mithun 2017)", "plainTextFormattedCitation" : "(Croft 2001:65\u201383; Evans &amp; Osada 2005; Mithun 2017)", "previouslyFormattedCitation" : "(Croft 2001:65\u201383; Evans &amp; Osada 2005; Mithun 2017)" }, "properties" : {  }, "schema" : "https://github.com/citation-style-language/schema/raw/master/csl-citation.json" }</w:instrText>
      </w:r>
      <w:r w:rsidR="006B3A5C">
        <w:fldChar w:fldCharType="separate"/>
      </w:r>
      <w:r w:rsidR="000227D7" w:rsidRPr="000227D7">
        <w:rPr>
          <w:noProof/>
        </w:rPr>
        <w:t>(Croft 2001:65–83; Evans &amp; Osada 2005; Mithun 2017)</w:t>
      </w:r>
      <w:r w:rsidR="006B3A5C">
        <w:fldChar w:fldCharType="end"/>
      </w:r>
      <w:r w:rsidR="006B3A5C">
        <w:t>.</w:t>
      </w:r>
    </w:p>
    <w:p w14:paraId="473BCB62" w14:textId="1BA469BC" w:rsidR="00630E00" w:rsidRPr="00C33201" w:rsidRDefault="00630E00" w:rsidP="0066257F">
      <w:pPr>
        <w:rPr>
          <w:rFonts w:ascii="Charis SIL" w:hAnsi="Charis SIL" w:cs="Charis SIL"/>
        </w:rPr>
      </w:pPr>
      <w:r>
        <w:t>If however lexical flexibility is understood in terms of the</w:t>
      </w:r>
      <w:r w:rsidR="001A511C">
        <w:t xml:space="preserve"> unmarked</w:t>
      </w:r>
      <w:r>
        <w:t xml:space="preserve"> use of forms across different pragmatic functions (reference, predication, modification, etc.) rather than language-</w:t>
      </w:r>
      <w:r>
        <w:lastRenderedPageBreak/>
        <w:t>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71E3991" w14:textId="2351A073" w:rsidR="00EF2A9D" w:rsidRDefault="00147AB1" w:rsidP="00EF2A9D">
      <w:pPr>
        <w:pStyle w:val="Heading2"/>
      </w:pPr>
      <w:r>
        <w:t>Functional Motivations for Lexical Flexibility</w:t>
      </w:r>
    </w:p>
    <w:p w14:paraId="0D851254" w14:textId="48F6CB70" w:rsidR="003671E8" w:rsidRDefault="003671E8" w:rsidP="003671E8">
      <w:r w:rsidRPr="003671E8">
        <w:t>This section briefly summarizes the relevant literature on the interaction of discourse and lexical categories, and in particular lexical flexibility.</w:t>
      </w:r>
    </w:p>
    <w:p w14:paraId="3EE75444" w14:textId="5C474154" w:rsidR="003671E8" w:rsidRDefault="00EA6366" w:rsidP="003671E8">
      <w:r w:rsidRPr="00EA6366">
        <w:t>It has often been suggested that there is a semantic</w:t>
      </w:r>
      <w:r>
        <w:t xml:space="preserve"> (or even logical; cf. the Port Royal Grammar)</w:t>
      </w:r>
      <w:r w:rsidRPr="00EA6366">
        <w:t xml:space="preserve"> basis to the major lexical categories</w:t>
      </w:r>
      <w:r>
        <w:t xml:space="preserve"> </w:t>
      </w:r>
      <w:r>
        <w:fldChar w:fldCharType="begin" w:fldLock="1"/>
      </w:r>
      <w:r w:rsidR="002E602A">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17-119", "uris" : [ "http://www.mendeley.com/documents/?uuid=15faa9a6-896a-4e59-a787-84ed624ceb22" ] }, { "id" : "ITEM-2", "itemData" : { "author" : [ { "dropping-particle" : "", "family" : "Giv\u00f3n", "given" : "Talmy", "non-dropping-particle" : "", "parse-names" : false, "suffix" : "" } ], "collection-title" : "Perspectives in Neurolinguistics &amp; Psycholinguistics", "id" : "ITEM-2", "issued" : { "date-parts" : [ [ "1979" ] ] }, "publisher" : "Academic Press", "publisher-place" : "New York", "title" : "On understanding grammar", "type" : "book" }, "locator" : "320-321", "uris" : [ "http://www.mendeley.com/documents/?uuid=9a685e8b-ecd6-4087-9f1f-853651f928ea" ] }, { "id" : "ITEM-3", "itemData" : { "author" : [ { "dropping-particle" : "", "family" : "Lyons", "given" : "John", "non-dropping-particle" : "", "parse-names" : false, "suffix" : "" } ], "id" : "ITEM-3", "issued" : { "date-parts" : [ [ "1977" ] ] }, "publisher" : "Cambridge University Press", "publisher-place" : "Cambridge", "title" : "Semantics", "type" : "book", "volume" : "2" }, "locator" : "442-447", "uris" : [ "http://www.mendeley.com/documents/?uuid=6e937278-8252-436a-b3ad-0ed9f291c8c4" ] } ], "mendeley" : { "formattedCitation" : "(Sapir 1921:117\u2013119; Giv\u00f3n 1979:320\u2013321; Lyons 1977:442\u2013447)", "plainTextFormattedCitation" : "(Sapir 1921:117\u2013119; Giv\u00f3n 1979:320\u2013321; Lyons 1977:442\u2013447)", "previouslyFormattedCitation" : "(Sapir 1921:117\u2013119; Giv\u00f3n 1979:320\u2013321; Lyons 1977:442\u2013447)" }, "properties" : {  }, "schema" : "https://github.com/citation-style-language/schema/raw/master/csl-citation.json" }</w:instrText>
      </w:r>
      <w:r>
        <w:fldChar w:fldCharType="separate"/>
      </w:r>
      <w:r w:rsidR="002E602A" w:rsidRPr="002E602A">
        <w:rPr>
          <w:noProof/>
        </w:rPr>
        <w:t>(Sapir 1921:117–119; Givón 1979:320–321; Lyons 1977:442–447)</w:t>
      </w:r>
      <w:r>
        <w:fldChar w:fldCharType="end"/>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fldChar w:fldCharType="begin" w:fldLock="1"/>
      </w:r>
      <w:r w:rsidR="003614A4">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 "schema" : "https://github.com/citation-style-language/schema/raw/master/csl-citation.json" }</w:instrText>
      </w:r>
      <w:r w:rsidR="003614A4">
        <w:fldChar w:fldCharType="separate"/>
      </w:r>
      <w:r w:rsidR="003614A4" w:rsidRPr="003614A4">
        <w:rPr>
          <w:noProof/>
        </w:rPr>
        <w:t>(1984:708)</w:t>
      </w:r>
      <w:r w:rsidR="003614A4">
        <w:fldChar w:fldCharType="end"/>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fldChar w:fldCharType="begin" w:fldLock="1"/>
      </w:r>
      <w:r w:rsidR="00B71C36">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B71C36">
        <w:fldChar w:fldCharType="separate"/>
      </w:r>
      <w:r w:rsidR="00B71C36" w:rsidRPr="00B71C36">
        <w:rPr>
          <w:noProof/>
        </w:rPr>
        <w:t>(1989)</w:t>
      </w:r>
      <w:r w:rsidR="00B71C36">
        <w:fldChar w:fldCharType="end"/>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34A2270E" w14:textId="542A0745"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6BE090E4" w14:textId="1F061732"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xml:space="preserve">; i.e., their categorical classification is irrelevant. Categoriality—the realization of a form as either a N or a V—is imposed on the form by discourse. Yet we have also seen that the noun/verb distinction is </w:t>
      </w:r>
      <w:r>
        <w:lastRenderedPageBreak/>
        <w:t>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6B65CDE3" w14:textId="33BACA0A"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fldChar w:fldCharType="begin" w:fldLock="1"/>
      </w:r>
      <w:r w:rsidR="006D192C">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 "schema" : "https://github.com/citation-style-language/schema/raw/master/csl-citation.json" }</w:instrText>
      </w:r>
      <w:r w:rsidR="006D192C">
        <w:fldChar w:fldCharType="separate"/>
      </w:r>
      <w:r w:rsidR="006D192C" w:rsidRPr="006D192C">
        <w:rPr>
          <w:noProof/>
        </w:rPr>
        <w:t>(Hopper &amp; Thompson 1984:747)</w:t>
      </w:r>
      <w:r w:rsidR="006D192C">
        <w:fldChar w:fldCharType="end"/>
      </w:r>
    </w:p>
    <w:p w14:paraId="1FE5AB71" w14:textId="078978C2"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3FEA4EF8" w14:textId="56951DCF" w:rsidR="006D192C" w:rsidRDefault="006D192C" w:rsidP="006D192C">
      <w:r w:rsidRPr="006D192C">
        <w:t>A similar point is made by Nakayma</w:t>
      </w:r>
      <w:r>
        <w:t xml:space="preserve">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fldChar w:fldCharType="separate"/>
      </w:r>
      <w:r w:rsidRPr="006D192C">
        <w:rPr>
          <w:noProof/>
        </w:rPr>
        <w:t>(2002)</w:t>
      </w:r>
      <w:r>
        <w:fldChar w:fldCharType="end"/>
      </w:r>
      <w:r>
        <w:t xml:space="preserve"> for Nuuchahnulth (a.k.a. Nootka</w:t>
      </w:r>
      <w:r w:rsidR="00B30537">
        <w:t>; Wakashan)</w:t>
      </w:r>
      <w:r w:rsidR="00B30537" w:rsidRPr="00B30537">
        <w:t>,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fldChar w:fldCharType="begin" w:fldLock="1"/>
      </w:r>
      <w:r w:rsidR="00B30537">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57", "uris" : [ "http://www.mendeley.com/documents/?uuid=ea0a7f25-b704-4cbc-8b44-8194d458e537" ] } ], "mendeley" : { "formattedCitation" : "(Nakayama 2002:57)", "plainTextFormattedCitation" : "(Nakayama 2002:57)", "previouslyFormattedCitation" : "(Nakayama 2002:57)" }, "properties" : {  }, "schema" : "https://github.com/citation-style-language/schema/raw/master/csl-citation.json" }</w:instrText>
      </w:r>
      <w:r w:rsidR="00B30537">
        <w:fldChar w:fldCharType="separate"/>
      </w:r>
      <w:r w:rsidR="00B30537" w:rsidRPr="00B30537">
        <w:rPr>
          <w:noProof/>
        </w:rPr>
        <w:t>(Nakayama 2002:57)</w:t>
      </w:r>
      <w:r w:rsidR="00B30537">
        <w:fldChar w:fldCharType="end"/>
      </w:r>
      <w:r w:rsidR="00B30537">
        <w:t>.</w:t>
      </w:r>
      <w:r w:rsidR="005E470E" w:rsidRPr="005E470E">
        <w:t xml:space="preserve"> Categorical choice in Nuuchahnulth thus appears to be driven primarily by discourse and information-structural considerations.</w:t>
      </w:r>
    </w:p>
    <w:p w14:paraId="31A57321" w14:textId="2D99F1FF"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bookmarkStart w:id="4" w:name="_GoBack"/>
      <w:bookmarkEnd w:id="4"/>
    </w:p>
    <w:p w14:paraId="5CDC4E5E" w14:textId="39B33661" w:rsidR="00FD59DC" w:rsidRDefault="00DE6C31" w:rsidP="009C5A3B">
      <w:pPr>
        <w:pStyle w:val="Heading1"/>
      </w:pPr>
      <w:r>
        <w:t>Data &amp; Methods</w:t>
      </w:r>
    </w:p>
    <w:p w14:paraId="2B39EA4D" w14:textId="3C81B097" w:rsidR="00DE6C31" w:rsidRDefault="00DE6C31" w:rsidP="009C5A3B">
      <w:pPr>
        <w:pStyle w:val="Heading1"/>
      </w:pPr>
      <w:bookmarkStart w:id="5" w:name="_Ref503178933"/>
      <w:r>
        <w:t>Outline</w:t>
      </w:r>
      <w:bookmarkEnd w:id="5"/>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55DDB65A" w14:textId="094B68A4" w:rsidR="00B30537" w:rsidRPr="00B30537" w:rsidRDefault="0020387A" w:rsidP="00B30537">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B30537" w:rsidRPr="00B30537">
        <w:rPr>
          <w:rFonts w:cs="Times New Roman"/>
          <w:noProof/>
        </w:rPr>
        <w:t xml:space="preserve">Arad, Maya. 2003. Locality constraints on the interpretation of roots: The case of Hebrew denominal verbs. </w:t>
      </w:r>
      <w:r w:rsidR="00B30537" w:rsidRPr="00B30537">
        <w:rPr>
          <w:rFonts w:cs="Times New Roman"/>
          <w:i/>
          <w:iCs/>
          <w:noProof/>
        </w:rPr>
        <w:t>Natural Language &amp; Linguistic Theory</w:t>
      </w:r>
      <w:r w:rsidR="00B30537" w:rsidRPr="00B30537">
        <w:rPr>
          <w:rFonts w:cs="Times New Roman"/>
          <w:noProof/>
        </w:rPr>
        <w:t xml:space="preserve"> 21. 737–778.</w:t>
      </w:r>
    </w:p>
    <w:p w14:paraId="35A97B5B"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Baker, Mark &amp; William Croft. 2017. Lexical categories: Legacy, lacuna, and opportunity for functionalists and formalists. </w:t>
      </w:r>
      <w:r w:rsidRPr="00B30537">
        <w:rPr>
          <w:rFonts w:cs="Times New Roman"/>
          <w:i/>
          <w:iCs/>
          <w:noProof/>
        </w:rPr>
        <w:t>Annual Review of Linguistics</w:t>
      </w:r>
      <w:r w:rsidRPr="00B30537">
        <w:rPr>
          <w:rFonts w:cs="Times New Roman"/>
          <w:noProof/>
        </w:rPr>
        <w:t xml:space="preserve"> 3(2). 1–19. </w:t>
      </w:r>
      <w:r w:rsidRPr="00B30537">
        <w:rPr>
          <w:rFonts w:cs="Times New Roman"/>
          <w:noProof/>
        </w:rPr>
        <w:lastRenderedPageBreak/>
        <w:t>doi:10.1146/annurev-linguistics-011516-034134. http://www.annualreviews.org/doi/10.1146/annurev-linguistics-011516-034134.</w:t>
      </w:r>
    </w:p>
    <w:p w14:paraId="41EE11AC"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Beck, David. 2016. Some language-particular terms are comparative concepts. </w:t>
      </w:r>
      <w:r w:rsidRPr="00B30537">
        <w:rPr>
          <w:rFonts w:cs="Times New Roman"/>
          <w:i/>
          <w:iCs/>
          <w:noProof/>
        </w:rPr>
        <w:t>Linguistic Typology</w:t>
      </w:r>
      <w:r w:rsidRPr="00B30537">
        <w:rPr>
          <w:rFonts w:cs="Times New Roman"/>
          <w:noProof/>
        </w:rPr>
        <w:t xml:space="preserve"> 20(2). 395–402. doi:10.1515/lingty-2016-0013.</w:t>
      </w:r>
    </w:p>
    <w:p w14:paraId="6528D57D"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Boas, Franz. 1911. Introduction. </w:t>
      </w:r>
      <w:r w:rsidRPr="00B30537">
        <w:rPr>
          <w:rFonts w:cs="Times New Roman"/>
          <w:i/>
          <w:iCs/>
          <w:noProof/>
        </w:rPr>
        <w:t>Handbook of American Indian Languages, Part 1</w:t>
      </w:r>
      <w:r w:rsidRPr="00B30537">
        <w:rPr>
          <w:rFonts w:cs="Times New Roman"/>
          <w:noProof/>
        </w:rPr>
        <w:t>. (Bureau of American Ethnology Bulletin 40). Washington, D.C.: Smithsonian Institution.</w:t>
      </w:r>
    </w:p>
    <w:p w14:paraId="6A930CBA"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Bois, John W. Du, Wallace L. Chafe, Charles Meyer, Sandra A. Thompson, Robert Englebretson &amp; Mii Martey. 2000. Santa Barbara Corpus of Spoken American English. Philadelphia: Linguistic Data Consortium.</w:t>
      </w:r>
    </w:p>
    <w:p w14:paraId="265C2020"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Broschart, Jürgen. 1997. Why Tongan does it differently: Categorial distinctions in a language without nouns and verbs. </w:t>
      </w:r>
      <w:r w:rsidRPr="00B30537">
        <w:rPr>
          <w:rFonts w:cs="Times New Roman"/>
          <w:i/>
          <w:iCs/>
          <w:noProof/>
        </w:rPr>
        <w:t>Linguistic Typology</w:t>
      </w:r>
      <w:r w:rsidRPr="00B30537">
        <w:rPr>
          <w:rFonts w:cs="Times New Roman"/>
          <w:noProof/>
        </w:rPr>
        <w:t xml:space="preserve"> 1(1997). 123–165. doi:10.1515/lity.1997.1.2.123.</w:t>
      </w:r>
    </w:p>
    <w:p w14:paraId="37493C53"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auchard, Aurelie. 2017. Describing lexical flexibility in Caac (New Caledonia). </w:t>
      </w:r>
      <w:r w:rsidRPr="00B30537">
        <w:rPr>
          <w:rFonts w:cs="Times New Roman"/>
          <w:i/>
          <w:iCs/>
          <w:noProof/>
        </w:rPr>
        <w:t>Studies in Language</w:t>
      </w:r>
      <w:r w:rsidRPr="00B30537">
        <w:rPr>
          <w:rFonts w:cs="Times New Roman"/>
          <w:noProof/>
        </w:rPr>
        <w:t xml:space="preserve"> 41(2). 521–542. doi:10.1075/sl.41.2.09cau. http://www.jbe-platform.com/content/journals/10.1075/sl.41.2.09cau.</w:t>
      </w:r>
    </w:p>
    <w:p w14:paraId="0F9C07AF"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hafe, Wallace. 2012. Are adjectives universal? The case of Northern Iroquoian. </w:t>
      </w:r>
      <w:r w:rsidRPr="00B30537">
        <w:rPr>
          <w:rFonts w:cs="Times New Roman"/>
          <w:i/>
          <w:iCs/>
          <w:noProof/>
        </w:rPr>
        <w:t>Linguistic Typology</w:t>
      </w:r>
      <w:r w:rsidRPr="00B30537">
        <w:rPr>
          <w:rFonts w:cs="Times New Roman"/>
          <w:noProof/>
        </w:rPr>
        <w:t xml:space="preserve"> 16(1). 1–39. doi:10.1515/lingty-2012-0001.</w:t>
      </w:r>
    </w:p>
    <w:p w14:paraId="6FDF7BA5"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hung, Sandra. 2012. Are lexical categories universal? The view from Chamorro. </w:t>
      </w:r>
      <w:r w:rsidRPr="00B30537">
        <w:rPr>
          <w:rFonts w:cs="Times New Roman"/>
          <w:i/>
          <w:iCs/>
          <w:noProof/>
        </w:rPr>
        <w:t>Theoretical Linguistics</w:t>
      </w:r>
      <w:r w:rsidRPr="00B30537">
        <w:rPr>
          <w:rFonts w:cs="Times New Roman"/>
          <w:noProof/>
        </w:rPr>
        <w:t xml:space="preserve"> 38(1–2). 1–56. doi:10.1515/tl-2012-0001.</w:t>
      </w:r>
    </w:p>
    <w:p w14:paraId="6B97562F"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oft, William. 1990. A conceptual framework for grammatical categories. </w:t>
      </w:r>
      <w:r w:rsidRPr="00B30537">
        <w:rPr>
          <w:rFonts w:cs="Times New Roman"/>
          <w:i/>
          <w:iCs/>
          <w:noProof/>
        </w:rPr>
        <w:t>Journal of Semantics</w:t>
      </w:r>
      <w:r w:rsidRPr="00B30537">
        <w:rPr>
          <w:rFonts w:cs="Times New Roman"/>
          <w:noProof/>
        </w:rPr>
        <w:t xml:space="preserve"> 7(3). 245–280.</w:t>
      </w:r>
    </w:p>
    <w:p w14:paraId="27D242FC"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oft, William. 2000. Parts of speech as language universals and as language-particular categories. In Petra M. Vogel &amp; Bernard Comrie (eds.), </w:t>
      </w:r>
      <w:r w:rsidRPr="00B30537">
        <w:rPr>
          <w:rFonts w:cs="Times New Roman"/>
          <w:i/>
          <w:iCs/>
          <w:noProof/>
        </w:rPr>
        <w:t>Approaches to the typology of word classes</w:t>
      </w:r>
      <w:r w:rsidRPr="00B30537">
        <w:rPr>
          <w:rFonts w:cs="Times New Roman"/>
          <w:noProof/>
        </w:rPr>
        <w:t>, 65–102. (Empirical Approaches to Language Typology 23). Berlin: Mouton de Gruyter.</w:t>
      </w:r>
    </w:p>
    <w:p w14:paraId="48608567"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oft, William. 2001. </w:t>
      </w:r>
      <w:r w:rsidRPr="00B30537">
        <w:rPr>
          <w:rFonts w:cs="Times New Roman"/>
          <w:i/>
          <w:iCs/>
          <w:noProof/>
        </w:rPr>
        <w:t>Radical Construction Grammar: Syntactic theory in typological perspective</w:t>
      </w:r>
      <w:r w:rsidRPr="00B30537">
        <w:rPr>
          <w:rFonts w:cs="Times New Roman"/>
          <w:noProof/>
        </w:rPr>
        <w:t>. Oxford: Oxford University Press.</w:t>
      </w:r>
    </w:p>
    <w:p w14:paraId="39EAA1AD"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oft, William. 2002. </w:t>
      </w:r>
      <w:r w:rsidRPr="00B30537">
        <w:rPr>
          <w:rFonts w:cs="Times New Roman"/>
          <w:i/>
          <w:iCs/>
          <w:noProof/>
        </w:rPr>
        <w:t>Typology and universals</w:t>
      </w:r>
      <w:r w:rsidRPr="00B30537">
        <w:rPr>
          <w:rFonts w:cs="Times New Roman"/>
          <w:noProof/>
        </w:rPr>
        <w:t>. 2nd ed. (Cambridge Textbooks in Linguistics). Cambridge: Cambridge University Press.</w:t>
      </w:r>
    </w:p>
    <w:p w14:paraId="79493AD8"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oft, William. 2005. Word classes, parts of speech, and syntactic argumentation. </w:t>
      </w:r>
      <w:r w:rsidRPr="00B30537">
        <w:rPr>
          <w:rFonts w:cs="Times New Roman"/>
          <w:i/>
          <w:iCs/>
          <w:noProof/>
        </w:rPr>
        <w:t>Linguistic Typology</w:t>
      </w:r>
      <w:r w:rsidRPr="00B30537">
        <w:rPr>
          <w:rFonts w:cs="Times New Roman"/>
          <w:noProof/>
        </w:rPr>
        <w:t xml:space="preserve"> 9(3). 431–441. doi:10.1515/lity.2005.9.3.391.</w:t>
      </w:r>
    </w:p>
    <w:p w14:paraId="096357E0"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oft, William. 2016. Comparative concepts and language-specific categories: Theory and practice. </w:t>
      </w:r>
      <w:r w:rsidRPr="00B30537">
        <w:rPr>
          <w:rFonts w:cs="Times New Roman"/>
          <w:i/>
          <w:iCs/>
          <w:noProof/>
        </w:rPr>
        <w:t>Linguistic Typology</w:t>
      </w:r>
      <w:r w:rsidRPr="00B30537">
        <w:rPr>
          <w:rFonts w:cs="Times New Roman"/>
          <w:noProof/>
        </w:rPr>
        <w:t xml:space="preserve"> 20(2). 377–393. doi:10.1515/lingty-2016-0012.</w:t>
      </w:r>
    </w:p>
    <w:p w14:paraId="432ED2F7"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oft, William &amp; Eva van Lier. 2012. Language universals without universal categories. </w:t>
      </w:r>
      <w:r w:rsidRPr="00B30537">
        <w:rPr>
          <w:rFonts w:cs="Times New Roman"/>
          <w:i/>
          <w:iCs/>
          <w:noProof/>
        </w:rPr>
        <w:t>Theoretical Linguistics</w:t>
      </w:r>
      <w:r w:rsidRPr="00B30537">
        <w:rPr>
          <w:rFonts w:cs="Times New Roman"/>
          <w:noProof/>
        </w:rPr>
        <w:t xml:space="preserve"> 38(1–2). 57–72. doi:10.1515/tl-2012-0002.</w:t>
      </w:r>
    </w:p>
    <w:p w14:paraId="7660161C"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Crystal, David. 2008. </w:t>
      </w:r>
      <w:r w:rsidRPr="00B30537">
        <w:rPr>
          <w:rFonts w:cs="Times New Roman"/>
          <w:i/>
          <w:iCs/>
          <w:noProof/>
        </w:rPr>
        <w:t>A dictionary of linguistics and phonetics</w:t>
      </w:r>
      <w:r w:rsidRPr="00B30537">
        <w:rPr>
          <w:rFonts w:cs="Times New Roman"/>
          <w:noProof/>
        </w:rPr>
        <w:t>. 6th ed. (The Language Library). Blackwell.</w:t>
      </w:r>
    </w:p>
    <w:p w14:paraId="5F3D1BD8"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Dixon, Robert M. W. 1977. Where have all the adjectives gone? </w:t>
      </w:r>
      <w:r w:rsidRPr="00B30537">
        <w:rPr>
          <w:rFonts w:cs="Times New Roman"/>
          <w:i/>
          <w:iCs/>
          <w:noProof/>
        </w:rPr>
        <w:t>Studies in Language</w:t>
      </w:r>
      <w:r w:rsidRPr="00B30537">
        <w:rPr>
          <w:rFonts w:cs="Times New Roman"/>
          <w:noProof/>
        </w:rPr>
        <w:t xml:space="preserve"> 1(1). 19–80.</w:t>
      </w:r>
    </w:p>
    <w:p w14:paraId="4662080F"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Dixon, Robert M. W. 1982. </w:t>
      </w:r>
      <w:r w:rsidRPr="00B30537">
        <w:rPr>
          <w:rFonts w:cs="Times New Roman"/>
          <w:i/>
          <w:iCs/>
          <w:noProof/>
        </w:rPr>
        <w:t>Where have all the adjectives gone? and other essays in Semantics and Syntax</w:t>
      </w:r>
      <w:r w:rsidRPr="00B30537">
        <w:rPr>
          <w:rFonts w:cs="Times New Roman"/>
          <w:noProof/>
        </w:rPr>
        <w:t xml:space="preserve">. </w:t>
      </w:r>
      <w:r w:rsidRPr="00B30537">
        <w:rPr>
          <w:rFonts w:cs="Times New Roman"/>
          <w:i/>
          <w:iCs/>
          <w:noProof/>
        </w:rPr>
        <w:t>Studies in Language</w:t>
      </w:r>
      <w:r w:rsidRPr="00B30537">
        <w:rPr>
          <w:rFonts w:cs="Times New Roman"/>
          <w:noProof/>
        </w:rPr>
        <w:t>. doi:10.1038/014265a0.</w:t>
      </w:r>
    </w:p>
    <w:p w14:paraId="39DBF21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Dixon, Robert M. W. 2004. Adjective classes in typological perspective. In Robert M. W. Dixon &amp; Alexandra Y. Aikhenvald (eds.), </w:t>
      </w:r>
      <w:r w:rsidRPr="00B30537">
        <w:rPr>
          <w:rFonts w:cs="Times New Roman"/>
          <w:i/>
          <w:iCs/>
          <w:noProof/>
        </w:rPr>
        <w:t>Adjective classes: A cross-linguistic typology</w:t>
      </w:r>
      <w:r w:rsidRPr="00B30537">
        <w:rPr>
          <w:rFonts w:cs="Times New Roman"/>
          <w:noProof/>
        </w:rPr>
        <w:t>, 1–49. (Explorations in Linguistic Typology 1). Oxford: Oxford University Press.</w:t>
      </w:r>
    </w:p>
    <w:p w14:paraId="45E2BFCF"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Don, Jan. 2004. Categories in the lexicon. </w:t>
      </w:r>
      <w:r w:rsidRPr="00B30537">
        <w:rPr>
          <w:rFonts w:cs="Times New Roman"/>
          <w:i/>
          <w:iCs/>
          <w:noProof/>
        </w:rPr>
        <w:t>Linguistics</w:t>
      </w:r>
      <w:r w:rsidRPr="00B30537">
        <w:rPr>
          <w:rFonts w:cs="Times New Roman"/>
          <w:noProof/>
        </w:rPr>
        <w:t xml:space="preserve"> 42(5). 931–956. doi:10.1515/ling.2004.033.</w:t>
      </w:r>
    </w:p>
    <w:p w14:paraId="26E53A2C"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Don, Jan &amp; Eva van Lier. 2003. Derivation and categorization in flexible and differentiated languages. In Jan Rijkhoff &amp; Eva van Lier (eds.), </w:t>
      </w:r>
      <w:r w:rsidRPr="00B30537">
        <w:rPr>
          <w:rFonts w:cs="Times New Roman"/>
          <w:i/>
          <w:iCs/>
          <w:noProof/>
        </w:rPr>
        <w:t>Flexible word classes: Typological studies of underspecified parts of speech</w:t>
      </w:r>
      <w:r w:rsidRPr="00B30537">
        <w:rPr>
          <w:rFonts w:cs="Times New Roman"/>
          <w:noProof/>
        </w:rPr>
        <w:t>, 56–88. Oxford: Oxford University Press.</w:t>
      </w:r>
    </w:p>
    <w:p w14:paraId="42F578E2"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Dorvlo, Kofi. 2009. Does Logba have an adjective class? . 95–105.</w:t>
      </w:r>
    </w:p>
    <w:p w14:paraId="5E2B5A3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Eijk, Jan P. Van &amp; Thom Hess. 1986. Noun and verb in Salish. </w:t>
      </w:r>
      <w:r w:rsidRPr="00B30537">
        <w:rPr>
          <w:rFonts w:cs="Times New Roman"/>
          <w:i/>
          <w:iCs/>
          <w:noProof/>
        </w:rPr>
        <w:t>Lingua</w:t>
      </w:r>
      <w:r w:rsidRPr="00B30537">
        <w:rPr>
          <w:rFonts w:cs="Times New Roman"/>
          <w:noProof/>
        </w:rPr>
        <w:t xml:space="preserve"> 69(4). 319–331. doi:10.1016/0024-3841(86)90061-6.</w:t>
      </w:r>
    </w:p>
    <w:p w14:paraId="40307081"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Evans, Nicholas &amp; Toshiki Osada. 2005. Mundari: The myth of a language without word classes. </w:t>
      </w:r>
      <w:r w:rsidRPr="00B30537">
        <w:rPr>
          <w:rFonts w:cs="Times New Roman"/>
          <w:i/>
          <w:iCs/>
          <w:noProof/>
        </w:rPr>
        <w:t>Linguistic Typology</w:t>
      </w:r>
      <w:r w:rsidRPr="00B30537">
        <w:rPr>
          <w:rFonts w:cs="Times New Roman"/>
          <w:noProof/>
        </w:rPr>
        <w:t xml:space="preserve"> 9(2005). 351–390. doi:10.1515/lity.2005.9.3.351.</w:t>
      </w:r>
    </w:p>
    <w:p w14:paraId="1D58E91F"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Farrell, Patrick. 2001. Functional shift as category underspecification. </w:t>
      </w:r>
      <w:r w:rsidRPr="00B30537">
        <w:rPr>
          <w:rFonts w:cs="Times New Roman"/>
          <w:i/>
          <w:iCs/>
          <w:noProof/>
        </w:rPr>
        <w:t>English Language &amp; Linguistics</w:t>
      </w:r>
      <w:r w:rsidRPr="00B30537">
        <w:rPr>
          <w:rFonts w:cs="Times New Roman"/>
          <w:noProof/>
        </w:rPr>
        <w:t xml:space="preserve"> 5(1). 109–130. doi:10.1017/S1360674301000156.</w:t>
      </w:r>
    </w:p>
    <w:p w14:paraId="76F3FF15"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Floyd, Simeon. 2011. Re-discovering the Quechua adjective. </w:t>
      </w:r>
      <w:r w:rsidRPr="00B30537">
        <w:rPr>
          <w:rFonts w:cs="Times New Roman"/>
          <w:i/>
          <w:iCs/>
          <w:noProof/>
        </w:rPr>
        <w:t>Linguistic Typology</w:t>
      </w:r>
      <w:r w:rsidRPr="00B30537">
        <w:rPr>
          <w:rFonts w:cs="Times New Roman"/>
          <w:noProof/>
        </w:rPr>
        <w:t xml:space="preserve"> 15(1). 25–63. doi:10.1515/LITY.2011.003.</w:t>
      </w:r>
    </w:p>
    <w:p w14:paraId="098DCB02"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François, Alexandre. 2017. The economy of word classes in Hiw, Vanuatu. </w:t>
      </w:r>
      <w:r w:rsidRPr="00B30537">
        <w:rPr>
          <w:rFonts w:cs="Times New Roman"/>
          <w:i/>
          <w:iCs/>
          <w:noProof/>
        </w:rPr>
        <w:t>Studies in Language</w:t>
      </w:r>
      <w:r w:rsidRPr="00B30537">
        <w:rPr>
          <w:rFonts w:cs="Times New Roman"/>
          <w:noProof/>
        </w:rPr>
        <w:t xml:space="preserve"> 41(2). 294–357. doi:10.1075/sl.41.2.03fra. http://www.jbe-platform.com/content/journals/10.1075/sl.41.2.03fra.</w:t>
      </w:r>
    </w:p>
    <w:p w14:paraId="1FB1C14D"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Gil, David. 2005. Isolating-monocategorial-associational language. In Henri Cohen &amp; Claire Lefebvre (eds.), </w:t>
      </w:r>
      <w:r w:rsidRPr="00B30537">
        <w:rPr>
          <w:rFonts w:cs="Times New Roman"/>
          <w:i/>
          <w:iCs/>
          <w:noProof/>
        </w:rPr>
        <w:t>Handbook of categorization in cognitive science</w:t>
      </w:r>
      <w:r w:rsidRPr="00B30537">
        <w:rPr>
          <w:rFonts w:cs="Times New Roman"/>
          <w:noProof/>
        </w:rPr>
        <w:t>, 348–377. Amsterdam: Elsevier.</w:t>
      </w:r>
    </w:p>
    <w:p w14:paraId="01517BF2"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Givón, Talmy. 1979. </w:t>
      </w:r>
      <w:r w:rsidRPr="00B30537">
        <w:rPr>
          <w:rFonts w:cs="Times New Roman"/>
          <w:i/>
          <w:iCs/>
          <w:noProof/>
        </w:rPr>
        <w:t>On understanding grammar</w:t>
      </w:r>
      <w:r w:rsidRPr="00B30537">
        <w:rPr>
          <w:rFonts w:cs="Times New Roman"/>
          <w:noProof/>
        </w:rPr>
        <w:t>. (Perspectives in Neurolinguistics &amp; Psycholinguistics). New York: Academic Press.</w:t>
      </w:r>
    </w:p>
    <w:p w14:paraId="2E0CA5A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arris, Zellig. 1951. </w:t>
      </w:r>
      <w:r w:rsidRPr="00B30537">
        <w:rPr>
          <w:rFonts w:cs="Times New Roman"/>
          <w:i/>
          <w:iCs/>
          <w:noProof/>
        </w:rPr>
        <w:t>Methods in structural linguistics</w:t>
      </w:r>
      <w:r w:rsidRPr="00B30537">
        <w:rPr>
          <w:rFonts w:cs="Times New Roman"/>
          <w:noProof/>
        </w:rPr>
        <w:t>. Chicago: University of Chicago Press.</w:t>
      </w:r>
    </w:p>
    <w:p w14:paraId="363B5D4C"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aspelmath, Martin. 2007. Pre-established categories don’t exist: Consequences for language description and typology. </w:t>
      </w:r>
      <w:r w:rsidRPr="00B30537">
        <w:rPr>
          <w:rFonts w:cs="Times New Roman"/>
          <w:i/>
          <w:iCs/>
          <w:noProof/>
        </w:rPr>
        <w:t>Linguistic Typology</w:t>
      </w:r>
      <w:r w:rsidRPr="00B30537">
        <w:rPr>
          <w:rFonts w:cs="Times New Roman"/>
          <w:noProof/>
        </w:rPr>
        <w:t xml:space="preserve"> 11(1). 119–132. doi:10.1515/LINGTY.2007.011.</w:t>
      </w:r>
    </w:p>
    <w:p w14:paraId="1E76EDFD"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aspelmath, Martin. 2010. The interplay between comparative concepts and descriptive categories (Reply to Newmeyer). </w:t>
      </w:r>
      <w:r w:rsidRPr="00B30537">
        <w:rPr>
          <w:rFonts w:cs="Times New Roman"/>
          <w:i/>
          <w:iCs/>
          <w:noProof/>
        </w:rPr>
        <w:t>Language</w:t>
      </w:r>
      <w:r w:rsidRPr="00B30537">
        <w:rPr>
          <w:rFonts w:cs="Times New Roman"/>
          <w:noProof/>
        </w:rPr>
        <w:t xml:space="preserve"> 86(3). 696–699. doi:10.1353/lan.2010.0021. http://muse.jhu.edu/content/crossref/journals/language/v086/86.3.haspelmath01.html.</w:t>
      </w:r>
    </w:p>
    <w:p w14:paraId="5394B5B6"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aspelmath, Martin. 2014. (Non-)universality of word-classes and words: The mid-20th century shift. </w:t>
      </w:r>
      <w:r w:rsidRPr="00B30537">
        <w:rPr>
          <w:rFonts w:cs="Times New Roman"/>
          <w:i/>
          <w:iCs/>
          <w:noProof/>
        </w:rPr>
        <w:t>History &amp; Philosophy of the Language Sciences</w:t>
      </w:r>
      <w:r w:rsidRPr="00B30537">
        <w:rPr>
          <w:rFonts w:cs="Times New Roman"/>
          <w:noProof/>
        </w:rPr>
        <w:t>. https://hiphilangsci.net/2014/10/08/non-universality-of-word-classes-and-words-the-mid-20th-century-shift/.</w:t>
      </w:r>
    </w:p>
    <w:p w14:paraId="0B0BE6CE"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engeveld, Kees. 1992. </w:t>
      </w:r>
      <w:r w:rsidRPr="00B30537">
        <w:rPr>
          <w:rFonts w:cs="Times New Roman"/>
          <w:i/>
          <w:iCs/>
          <w:noProof/>
        </w:rPr>
        <w:t>Non-verbal predication: Theory, typology, diachrony</w:t>
      </w:r>
      <w:r w:rsidRPr="00B30537">
        <w:rPr>
          <w:rFonts w:cs="Times New Roman"/>
          <w:noProof/>
        </w:rPr>
        <w:t>. (Functional Grammar Series 15). Berlin: Mouton de Gruyter.</w:t>
      </w:r>
    </w:p>
    <w:p w14:paraId="62A21E96"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engeveld, Kees &amp; Jan Rijkhoff. 2005. Mundari as a flexible language. </w:t>
      </w:r>
      <w:r w:rsidRPr="00B30537">
        <w:rPr>
          <w:rFonts w:cs="Times New Roman"/>
          <w:i/>
          <w:iCs/>
          <w:noProof/>
        </w:rPr>
        <w:t>Linguistic Typology</w:t>
      </w:r>
      <w:r w:rsidRPr="00B30537">
        <w:rPr>
          <w:rFonts w:cs="Times New Roman"/>
          <w:noProof/>
        </w:rPr>
        <w:t xml:space="preserve"> 9(3). 406–431. doi:10.1515/lity.2005.9.3.391.</w:t>
      </w:r>
    </w:p>
    <w:p w14:paraId="007C51B7"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engeveld, Kees, Jan Rijkhoff &amp; Anna Siewierska. 2004. Parts-of-speech systems and word order. </w:t>
      </w:r>
      <w:r w:rsidRPr="00B30537">
        <w:rPr>
          <w:rFonts w:cs="Times New Roman"/>
          <w:i/>
          <w:iCs/>
          <w:noProof/>
        </w:rPr>
        <w:t>Journal of Linguistics</w:t>
      </w:r>
      <w:r w:rsidRPr="00B30537">
        <w:rPr>
          <w:rFonts w:cs="Times New Roman"/>
          <w:noProof/>
        </w:rPr>
        <w:t xml:space="preserve"> 40(3). 527–570. doi:10.1017/S0022226704002762.</w:t>
      </w:r>
    </w:p>
    <w:p w14:paraId="3C57783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olton, Gary. 1999. Categoriality of property words in a switch-adjective language. </w:t>
      </w:r>
      <w:r w:rsidRPr="00B30537">
        <w:rPr>
          <w:rFonts w:cs="Times New Roman"/>
          <w:i/>
          <w:iCs/>
          <w:noProof/>
        </w:rPr>
        <w:t>Linguistic Typology</w:t>
      </w:r>
      <w:r w:rsidRPr="00B30537">
        <w:rPr>
          <w:rFonts w:cs="Times New Roman"/>
          <w:noProof/>
        </w:rPr>
        <w:t xml:space="preserve"> 3(3). 341–360. doi:10.1515/lity.1999.3.3.341. http://www.degruyter.com/view/j/lity.1999.3.issue-3/lity.1999.3.3.341/lity.1999.3.3.341.xml.</w:t>
      </w:r>
    </w:p>
    <w:p w14:paraId="02AB2881"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opper, Paul J. &amp; Sandra A. Thompson. 1984. The discourse basis for lexical categories in Universal Grammar. </w:t>
      </w:r>
      <w:r w:rsidRPr="00B30537">
        <w:rPr>
          <w:rFonts w:cs="Times New Roman"/>
          <w:i/>
          <w:iCs/>
          <w:noProof/>
        </w:rPr>
        <w:t>Language</w:t>
      </w:r>
      <w:r w:rsidRPr="00B30537">
        <w:rPr>
          <w:rFonts w:cs="Times New Roman"/>
          <w:noProof/>
        </w:rPr>
        <w:t xml:space="preserve"> 60(4). 703–752. doi:10.1371/journal.pone.0005772. http://www.jstor.org/stable/413797.</w:t>
      </w:r>
    </w:p>
    <w:p w14:paraId="7B3D91FC"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Hopper, Paul J. &amp; Elizabeth Closs Traugott. 2003. </w:t>
      </w:r>
      <w:r w:rsidRPr="00B30537">
        <w:rPr>
          <w:rFonts w:cs="Times New Roman"/>
          <w:i/>
          <w:iCs/>
          <w:noProof/>
        </w:rPr>
        <w:t>Grammaticalization</w:t>
      </w:r>
      <w:r w:rsidRPr="00B30537">
        <w:rPr>
          <w:rFonts w:cs="Times New Roman"/>
          <w:noProof/>
        </w:rPr>
        <w:t>. 2nd ed. (Cambridge Textbooks in Linguistics). Cambridge: Cambridge University Press.</w:t>
      </w:r>
    </w:p>
    <w:p w14:paraId="04166870"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Jacobsen, William H. 1979. Noun and verb in Nootkan. In Barbara S. Efrat (ed.), </w:t>
      </w:r>
      <w:r w:rsidRPr="00B30537">
        <w:rPr>
          <w:rFonts w:cs="Times New Roman"/>
          <w:i/>
          <w:iCs/>
          <w:noProof/>
        </w:rPr>
        <w:t>The Victoria conference on northwestern languages</w:t>
      </w:r>
      <w:r w:rsidRPr="00B30537">
        <w:rPr>
          <w:rFonts w:cs="Times New Roman"/>
          <w:noProof/>
        </w:rPr>
        <w:t>, 83–155. Victoria, B.C.: British Columbia Provincial Museum.</w:t>
      </w:r>
    </w:p>
    <w:p w14:paraId="6AB14CDA"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Kinkade, M. Dale. 1983. Salish evidence against the universality of “noun” and “verb.” </w:t>
      </w:r>
      <w:r w:rsidRPr="00B30537">
        <w:rPr>
          <w:rFonts w:cs="Times New Roman"/>
          <w:i/>
          <w:iCs/>
          <w:noProof/>
        </w:rPr>
        <w:t>Lingua</w:t>
      </w:r>
      <w:r w:rsidRPr="00B30537">
        <w:rPr>
          <w:rFonts w:cs="Times New Roman"/>
          <w:noProof/>
        </w:rPr>
        <w:t xml:space="preserve"> 60(1). 25–39. doi:10.1016/0024-3841(83)90045-1.</w:t>
      </w:r>
    </w:p>
    <w:p w14:paraId="2EDE41EE"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Koch, Karsten &amp; Lisa Matthewson. 2009. The lexical category debate in Salish and its relevance for Tagalog. </w:t>
      </w:r>
      <w:r w:rsidRPr="00B30537">
        <w:rPr>
          <w:rFonts w:cs="Times New Roman"/>
          <w:i/>
          <w:iCs/>
          <w:noProof/>
        </w:rPr>
        <w:t>Theoretical Linguistics</w:t>
      </w:r>
      <w:r w:rsidRPr="00B30537">
        <w:rPr>
          <w:rFonts w:cs="Times New Roman"/>
          <w:noProof/>
        </w:rPr>
        <w:t xml:space="preserve"> 35(1). 125–137. doi:10.1515/THLI.2009.007.</w:t>
      </w:r>
    </w:p>
    <w:p w14:paraId="1F940F2B"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Kuipers, Aert H. 1968. The categories verb-noun and transitive-intransitive in English and Squamish. </w:t>
      </w:r>
      <w:r w:rsidRPr="00B30537">
        <w:rPr>
          <w:rFonts w:cs="Times New Roman"/>
          <w:i/>
          <w:iCs/>
          <w:noProof/>
        </w:rPr>
        <w:t>Lingua</w:t>
      </w:r>
      <w:r w:rsidRPr="00B30537">
        <w:rPr>
          <w:rFonts w:cs="Times New Roman"/>
          <w:noProof/>
        </w:rPr>
        <w:t xml:space="preserve"> 21. 610–626. doi:10.1016/0024-3841(68)90080-6.</w:t>
      </w:r>
    </w:p>
    <w:p w14:paraId="0E16B7F2"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akoff, George. 1987. </w:t>
      </w:r>
      <w:r w:rsidRPr="00B30537">
        <w:rPr>
          <w:rFonts w:cs="Times New Roman"/>
          <w:i/>
          <w:iCs/>
          <w:noProof/>
        </w:rPr>
        <w:t>Women, fire, and dangerous things: What categories reveal about the mind</w:t>
      </w:r>
      <w:r w:rsidRPr="00B30537">
        <w:rPr>
          <w:rFonts w:cs="Times New Roman"/>
          <w:noProof/>
        </w:rPr>
        <w:t xml:space="preserve">. </w:t>
      </w:r>
      <w:r w:rsidRPr="00B30537">
        <w:rPr>
          <w:rFonts w:cs="Times New Roman"/>
          <w:i/>
          <w:iCs/>
          <w:noProof/>
        </w:rPr>
        <w:t>Mind &amp; Language</w:t>
      </w:r>
      <w:r w:rsidRPr="00B30537">
        <w:rPr>
          <w:rFonts w:cs="Times New Roman"/>
          <w:noProof/>
        </w:rPr>
        <w:t>. Chicago: University of Chicago Press. doi:10.1111/j.1468-0017.1989.tb00245.x.</w:t>
      </w:r>
    </w:p>
    <w:p w14:paraId="189B71CB"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ichtenberk, Frank. 2017. Lexical and grammatical flexibility in Toqabaqita. </w:t>
      </w:r>
      <w:r w:rsidRPr="00B30537">
        <w:rPr>
          <w:rFonts w:cs="Times New Roman"/>
          <w:i/>
          <w:iCs/>
          <w:noProof/>
        </w:rPr>
        <w:t>Studies in Language</w:t>
      </w:r>
      <w:r w:rsidRPr="00B30537">
        <w:rPr>
          <w:rFonts w:cs="Times New Roman"/>
          <w:noProof/>
        </w:rPr>
        <w:t xml:space="preserve"> 41(2). 496–501. doi:10.1075/sl.41.2.07lic. http://www.jbe-platform.com/content/journals/10.1075/sl.41.2.07lic.</w:t>
      </w:r>
    </w:p>
    <w:p w14:paraId="1E693909"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ier, Eva van. 2006. </w:t>
      </w:r>
      <w:r w:rsidRPr="00B30537">
        <w:rPr>
          <w:rFonts w:cs="Times New Roman"/>
          <w:i/>
          <w:iCs/>
          <w:noProof/>
        </w:rPr>
        <w:t>Parts-of-speech systems and dependent clauses: A typological study</w:t>
      </w:r>
      <w:r w:rsidRPr="00B30537">
        <w:rPr>
          <w:rFonts w:cs="Times New Roman"/>
          <w:noProof/>
        </w:rPr>
        <w:t xml:space="preserve">. </w:t>
      </w:r>
      <w:r w:rsidRPr="00B30537">
        <w:rPr>
          <w:rFonts w:cs="Times New Roman"/>
          <w:i/>
          <w:iCs/>
          <w:noProof/>
        </w:rPr>
        <w:t>Folia Linguistica</w:t>
      </w:r>
      <w:r w:rsidRPr="00B30537">
        <w:rPr>
          <w:rFonts w:cs="Times New Roman"/>
          <w:noProof/>
        </w:rPr>
        <w:t>. Vol. 40. doi:10.1515/flin.40.3-4.239.</w:t>
      </w:r>
    </w:p>
    <w:p w14:paraId="45BDE24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ier, Eva van. 2016. Lexical flexibility in Oceanic languages. </w:t>
      </w:r>
      <w:r w:rsidRPr="00B30537">
        <w:rPr>
          <w:rFonts w:cs="Times New Roman"/>
          <w:i/>
          <w:iCs/>
          <w:noProof/>
        </w:rPr>
        <w:t>Linguistic Typology</w:t>
      </w:r>
      <w:r w:rsidRPr="00B30537">
        <w:rPr>
          <w:rFonts w:cs="Times New Roman"/>
          <w:noProof/>
        </w:rPr>
        <w:t xml:space="preserve"> 20(2). 197–232. doi:10.1515/lingty-2016-0005.</w:t>
      </w:r>
    </w:p>
    <w:p w14:paraId="209E15EF"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ier, Eva van (ed.). 2017. </w:t>
      </w:r>
      <w:r w:rsidRPr="00B30537">
        <w:rPr>
          <w:rFonts w:cs="Times New Roman"/>
          <w:i/>
          <w:iCs/>
          <w:noProof/>
        </w:rPr>
        <w:t>Lexical flexibility in Oceanic languages</w:t>
      </w:r>
      <w:r w:rsidRPr="00B30537">
        <w:rPr>
          <w:rFonts w:cs="Times New Roman"/>
          <w:noProof/>
        </w:rPr>
        <w:t>. . Vol. 41. (Studies in Language). Amsterdam: John Benjamins.</w:t>
      </w:r>
    </w:p>
    <w:p w14:paraId="6BBC3362"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ier, Eva van &amp; Jan Rijkhoff. 2013. Flexible word classes in linguistic typology and grammatical theory. In Eva van Lier &amp; Jan Rijkhoff (eds.), </w:t>
      </w:r>
      <w:r w:rsidRPr="00B30537">
        <w:rPr>
          <w:rFonts w:cs="Times New Roman"/>
          <w:i/>
          <w:iCs/>
          <w:noProof/>
        </w:rPr>
        <w:t>Flexible word classes: Typological studies of underspecified parts of speech</w:t>
      </w:r>
      <w:r w:rsidRPr="00B30537">
        <w:rPr>
          <w:rFonts w:cs="Times New Roman"/>
          <w:noProof/>
        </w:rPr>
        <w:t>, 1–30. Oxford: Oxford University Press.</w:t>
      </w:r>
    </w:p>
    <w:p w14:paraId="2E0C3455"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ier, Evan van. 2017. Introduction: Lexical flexibility in Oceanic languages. </w:t>
      </w:r>
      <w:r w:rsidRPr="00B30537">
        <w:rPr>
          <w:rFonts w:cs="Times New Roman"/>
          <w:i/>
          <w:iCs/>
          <w:noProof/>
        </w:rPr>
        <w:t>Studies in Language</w:t>
      </w:r>
      <w:r w:rsidRPr="00B30537">
        <w:rPr>
          <w:rFonts w:cs="Times New Roman"/>
          <w:noProof/>
        </w:rPr>
        <w:t xml:space="preserve"> 41(2). 241–254. doi:10.1075/sl.41.2.01van. http://www.jbe-platform.com/content/journals/10.1075/sl.41.2.01van.</w:t>
      </w:r>
    </w:p>
    <w:p w14:paraId="254072ED"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uuk, Erkki. 2010. Nouns, verbs and flexibles: Implications for typologies of word classes. </w:t>
      </w:r>
      <w:r w:rsidRPr="00B30537">
        <w:rPr>
          <w:rFonts w:cs="Times New Roman"/>
          <w:i/>
          <w:iCs/>
          <w:noProof/>
        </w:rPr>
        <w:t>Language Sciences</w:t>
      </w:r>
      <w:r w:rsidRPr="00B30537">
        <w:rPr>
          <w:rFonts w:cs="Times New Roman"/>
          <w:noProof/>
        </w:rPr>
        <w:t xml:space="preserve"> 32(3). Elsevier Ltd. 349–365. doi:10.1016/j.langsci.2009.02.001. http://dx.doi.org/10.1016/j.langsci.2009.02.001.</w:t>
      </w:r>
    </w:p>
    <w:p w14:paraId="3485C3F7"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Lyons, John. 1977. </w:t>
      </w:r>
      <w:r w:rsidRPr="00B30537">
        <w:rPr>
          <w:rFonts w:cs="Times New Roman"/>
          <w:i/>
          <w:iCs/>
          <w:noProof/>
        </w:rPr>
        <w:t>Semantics</w:t>
      </w:r>
      <w:r w:rsidRPr="00B30537">
        <w:rPr>
          <w:rFonts w:cs="Times New Roman"/>
          <w:noProof/>
        </w:rPr>
        <w:t>. . Vol. 2. Cambridge: Cambridge University Press.</w:t>
      </w:r>
    </w:p>
    <w:p w14:paraId="0ABBBAB8"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McDonald, Edward. 2013. The creation of “parts of speech” for Chinese: “Translingual practice” across Graeco-Roman and Sinitic traditions. </w:t>
      </w:r>
      <w:r w:rsidRPr="00B30537">
        <w:rPr>
          <w:rFonts w:cs="Times New Roman"/>
          <w:i/>
          <w:iCs/>
          <w:noProof/>
        </w:rPr>
        <w:t>History &amp; Philosophy of the Language Sciences</w:t>
      </w:r>
      <w:r w:rsidRPr="00B30537">
        <w:rPr>
          <w:rFonts w:cs="Times New Roman"/>
          <w:noProof/>
        </w:rPr>
        <w:t>. https://hiphilangsci.net/2013/06/12/the-creation-of-parts-of-speech-for-chinese-translingual-practice-across-graeco-roman-and-sinitic-traditions/.</w:t>
      </w:r>
    </w:p>
    <w:p w14:paraId="5EF6CC1B"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McGregor, William B. 2013. Lexical categories in Gooniyandi, Kimberley, Western Australia. In Jan Rijkhoff &amp; Eva van Lier (eds.), </w:t>
      </w:r>
      <w:r w:rsidRPr="00B30537">
        <w:rPr>
          <w:rFonts w:cs="Times New Roman"/>
          <w:i/>
          <w:iCs/>
          <w:noProof/>
        </w:rPr>
        <w:t>Flexible word classes: Typological studies of underspecified parts of speech</w:t>
      </w:r>
      <w:r w:rsidRPr="00B30537">
        <w:rPr>
          <w:rFonts w:cs="Times New Roman"/>
          <w:noProof/>
        </w:rPr>
        <w:t>, 221–246. Oxford: Oxford University Press.</w:t>
      </w:r>
    </w:p>
    <w:p w14:paraId="3D01088B"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Mithun, Marianne. 1999. </w:t>
      </w:r>
      <w:r w:rsidRPr="00B30537">
        <w:rPr>
          <w:rFonts w:cs="Times New Roman"/>
          <w:i/>
          <w:iCs/>
          <w:noProof/>
        </w:rPr>
        <w:t>The languages of Native North America</w:t>
      </w:r>
      <w:r w:rsidRPr="00B30537">
        <w:rPr>
          <w:rFonts w:cs="Times New Roman"/>
          <w:noProof/>
        </w:rPr>
        <w:t>. Cambridge: Cambridge University Press.</w:t>
      </w:r>
    </w:p>
    <w:p w14:paraId="6BB1831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Mithun, Marianne. 2000. Noun and verb in Iroquoian languages: Multicategorisation from multiple criteria. In Petra M. Vogel &amp; Bernard Comrie (eds.), </w:t>
      </w:r>
      <w:r w:rsidRPr="00B30537">
        <w:rPr>
          <w:rFonts w:cs="Times New Roman"/>
          <w:i/>
          <w:iCs/>
          <w:noProof/>
        </w:rPr>
        <w:t>Approaches to the typology of word classes</w:t>
      </w:r>
      <w:r w:rsidRPr="00B30537">
        <w:rPr>
          <w:rFonts w:cs="Times New Roman"/>
          <w:noProof/>
        </w:rPr>
        <w:t>, 397–420. (Empirical Approaches to Language Typology 23). Berlin: Walter de Gruyter.</w:t>
      </w:r>
    </w:p>
    <w:p w14:paraId="13FE7427"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Mithun, Marianne. 2012. Core argument patterns and deep genetic relations: Hierarchical systems in Northern California. In Pirkko Suihkonen, Bernard Comrie &amp; Valery Solovyev (eds.), </w:t>
      </w:r>
      <w:r w:rsidRPr="00B30537">
        <w:rPr>
          <w:rFonts w:cs="Times New Roman"/>
          <w:i/>
          <w:iCs/>
          <w:noProof/>
        </w:rPr>
        <w:t>Argument structure and grammatical relations: A crosslinguistic typology</w:t>
      </w:r>
      <w:r w:rsidRPr="00B30537">
        <w:rPr>
          <w:rFonts w:cs="Times New Roman"/>
          <w:noProof/>
        </w:rPr>
        <w:t>, 257–294. (Studies in Language Companion Series 126). Amsterdam: John Benjamins.</w:t>
      </w:r>
    </w:p>
    <w:p w14:paraId="23BAC693"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Mithun, Marianne. 2013. Prosody and independence: Free and bound person marking. In Dik Bakker &amp; Martin Haspelmath (eds.), </w:t>
      </w:r>
      <w:r w:rsidRPr="00B30537">
        <w:rPr>
          <w:rFonts w:cs="Times New Roman"/>
          <w:i/>
          <w:iCs/>
          <w:noProof/>
        </w:rPr>
        <w:t>Languages across boundaries: Studies in memory of Anna Siewierska</w:t>
      </w:r>
      <w:r w:rsidRPr="00B30537">
        <w:rPr>
          <w:rFonts w:cs="Times New Roman"/>
          <w:noProof/>
        </w:rPr>
        <w:t>, 291–312. Berlin: Mouton de Gruyter.</w:t>
      </w:r>
    </w:p>
    <w:p w14:paraId="4F60B70A"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Mithun, Marianne. 2017. Polycategoriality and zero derivation: Insights from Central Alaskan Yup’ik Eskimo. In Valentina Vapnarsky &amp; Edy Veneziano (eds.), </w:t>
      </w:r>
      <w:r w:rsidRPr="00B30537">
        <w:rPr>
          <w:rFonts w:cs="Times New Roman"/>
          <w:i/>
          <w:iCs/>
          <w:noProof/>
        </w:rPr>
        <w:t>Lexical polycategoriality: Cross-linguistic, cross-theoretical, and language acquisition approaches</w:t>
      </w:r>
      <w:r w:rsidRPr="00B30537">
        <w:rPr>
          <w:rFonts w:cs="Times New Roman"/>
          <w:noProof/>
        </w:rPr>
        <w:t>, vol. 182, 155–176. (Studies in Language Companion Series). Amsterdam: John Benjamins. doi:10.1075/slcs.182.</w:t>
      </w:r>
    </w:p>
    <w:p w14:paraId="4C5AD8F8"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Nakayama, Toshihide. 1997. Discourse-pragmatic dynamism in Nuu-chah-nulth (Nootka) morphosyntax. University of California, Santa Barbara. doi:10.16953/deusbed.74839.</w:t>
      </w:r>
    </w:p>
    <w:p w14:paraId="54426FDE"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Nakayama, Toshihide. 2002. </w:t>
      </w:r>
      <w:r w:rsidRPr="00B30537">
        <w:rPr>
          <w:rFonts w:cs="Times New Roman"/>
          <w:i/>
          <w:iCs/>
          <w:noProof/>
        </w:rPr>
        <w:t>Nuuchahnulth (Nootka) morphosyntax</w:t>
      </w:r>
      <w:r w:rsidRPr="00B30537">
        <w:rPr>
          <w:rFonts w:cs="Times New Roman"/>
          <w:noProof/>
        </w:rPr>
        <w:t>. (University of California Publications in Linguistics 134). Berkeley: University of California Press.</w:t>
      </w:r>
    </w:p>
    <w:p w14:paraId="13CA8652"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Palmer, Bill. 2017. Categorial flexibility as an artefact of the analysis. </w:t>
      </w:r>
      <w:r w:rsidRPr="00B30537">
        <w:rPr>
          <w:rFonts w:cs="Times New Roman"/>
          <w:i/>
          <w:iCs/>
          <w:noProof/>
        </w:rPr>
        <w:t>Studies in Language</w:t>
      </w:r>
      <w:r w:rsidRPr="00B30537">
        <w:rPr>
          <w:rFonts w:cs="Times New Roman"/>
          <w:noProof/>
        </w:rPr>
        <w:t xml:space="preserve"> 41(2). 408–444. doi:10.1075/sl.41.2.05pal. http://www.jbe-platform.com/content/journals/10.1075/sl.41.2.05pal.</w:t>
      </w:r>
    </w:p>
    <w:p w14:paraId="5B8FB621"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Pustet, Regina. 2000. How arbitrary is lexical categorization? Verbs vs. adjectives. </w:t>
      </w:r>
      <w:r w:rsidRPr="00B30537">
        <w:rPr>
          <w:rFonts w:cs="Times New Roman"/>
          <w:i/>
          <w:iCs/>
          <w:noProof/>
        </w:rPr>
        <w:t>Linguistic Typology</w:t>
      </w:r>
      <w:r w:rsidRPr="00B30537">
        <w:rPr>
          <w:rFonts w:cs="Times New Roman"/>
          <w:noProof/>
        </w:rPr>
        <w:t xml:space="preserve"> 4(2). 175–212. doi:10.1515/lity.2000.4.2.175. http://www.degruyter.com/view/j/lity.2000.4.issue-2/lity.2000.4.2.175/lity.2000.4.2.175.xml.</w:t>
      </w:r>
    </w:p>
    <w:p w14:paraId="334AEEA0"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amat, Paolo. 2009. How universal are linguistic categories? </w:t>
      </w:r>
      <w:r w:rsidRPr="00B30537">
        <w:rPr>
          <w:rFonts w:cs="Times New Roman"/>
          <w:i/>
          <w:iCs/>
          <w:noProof/>
        </w:rPr>
        <w:t>Universals of language today</w:t>
      </w:r>
      <w:r w:rsidRPr="00B30537">
        <w:rPr>
          <w:rFonts w:cs="Times New Roman"/>
          <w:noProof/>
        </w:rPr>
        <w:t>, 1–12. (Studies in Natural Language &amp; Linguistic Theory 76). Springer.</w:t>
      </w:r>
    </w:p>
    <w:p w14:paraId="5CB13369"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auh, Gisa. 2010. </w:t>
      </w:r>
      <w:r w:rsidRPr="00B30537">
        <w:rPr>
          <w:rFonts w:cs="Times New Roman"/>
          <w:i/>
          <w:iCs/>
          <w:noProof/>
        </w:rPr>
        <w:t>Syntactic categories: Their identification and description in linguistic theories</w:t>
      </w:r>
      <w:r w:rsidRPr="00B30537">
        <w:rPr>
          <w:rFonts w:cs="Times New Roman"/>
          <w:noProof/>
        </w:rPr>
        <w:t>. (Oxford Surveys in Syntax &amp; Morphology 7). Oxford: Oxford University Press.</w:t>
      </w:r>
    </w:p>
    <w:p w14:paraId="150E2155"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ijkhoff, Jan. 2007. Word classes. </w:t>
      </w:r>
      <w:r w:rsidRPr="00B30537">
        <w:rPr>
          <w:rFonts w:cs="Times New Roman"/>
          <w:i/>
          <w:iCs/>
          <w:noProof/>
        </w:rPr>
        <w:t>Language &amp; Linguistics Compass</w:t>
      </w:r>
      <w:r w:rsidRPr="00B30537">
        <w:rPr>
          <w:rFonts w:cs="Times New Roman"/>
          <w:noProof/>
        </w:rPr>
        <w:t xml:space="preserve"> 1(6). 709–726. doi:10.1111/j.1749-818X.2007.00030.x. http://doi.wiley.com/10.1111/j.1749-818X.2007.00030.x.</w:t>
      </w:r>
    </w:p>
    <w:p w14:paraId="5A2179B7"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ijkhoff, Jan. 2016. Crosslinguistic categories in morphosyntactic typology: Problems and prospects. </w:t>
      </w:r>
      <w:r w:rsidRPr="00B30537">
        <w:rPr>
          <w:rFonts w:cs="Times New Roman"/>
          <w:i/>
          <w:iCs/>
          <w:noProof/>
        </w:rPr>
        <w:t>Linguistic Typology</w:t>
      </w:r>
      <w:r w:rsidRPr="00B30537">
        <w:rPr>
          <w:rFonts w:cs="Times New Roman"/>
          <w:noProof/>
        </w:rPr>
        <w:t xml:space="preserve"> 20(2). 333–363. doi:10.1515/lingty-2016-0010.</w:t>
      </w:r>
    </w:p>
    <w:p w14:paraId="5147586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ijkhoff, Jan &amp; Eva van Lier (eds.). 2013. </w:t>
      </w:r>
      <w:r w:rsidRPr="00B30537">
        <w:rPr>
          <w:rFonts w:cs="Times New Roman"/>
          <w:i/>
          <w:iCs/>
          <w:noProof/>
        </w:rPr>
        <w:t>Flexible word classes: Typological studies of underspecified parts of speech</w:t>
      </w:r>
      <w:r w:rsidRPr="00B30537">
        <w:rPr>
          <w:rFonts w:cs="Times New Roman"/>
          <w:noProof/>
        </w:rPr>
        <w:t>. Oxford: Oxford University Press.</w:t>
      </w:r>
    </w:p>
    <w:p w14:paraId="3916D849"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osch, Eleanor H. 1973a. Natural categories. </w:t>
      </w:r>
      <w:r w:rsidRPr="00B30537">
        <w:rPr>
          <w:rFonts w:cs="Times New Roman"/>
          <w:i/>
          <w:iCs/>
          <w:noProof/>
        </w:rPr>
        <w:t>Cognitive Psychology</w:t>
      </w:r>
      <w:r w:rsidRPr="00B30537">
        <w:rPr>
          <w:rFonts w:cs="Times New Roman"/>
          <w:noProof/>
        </w:rPr>
        <w:t xml:space="preserve"> 4(3). 328–350. doi:10.1016/0010-0285(73)90017-0.</w:t>
      </w:r>
    </w:p>
    <w:p w14:paraId="3C7427D6"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osch, Eleanor H. 1973b. On the internal structure of perceptual and semantic categories. </w:t>
      </w:r>
      <w:r w:rsidRPr="00B30537">
        <w:rPr>
          <w:rFonts w:cs="Times New Roman"/>
          <w:i/>
          <w:iCs/>
          <w:noProof/>
        </w:rPr>
        <w:t>Cognitive development and the acquisition of language</w:t>
      </w:r>
      <w:r w:rsidRPr="00B30537">
        <w:rPr>
          <w:rFonts w:cs="Times New Roman"/>
          <w:noProof/>
        </w:rPr>
        <w:t>, 111–144. New York: Academic Press.</w:t>
      </w:r>
    </w:p>
    <w:p w14:paraId="4F2902E0"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osch, Eleanor H. 1975. Cognitive representation of semantic categories. </w:t>
      </w:r>
      <w:r w:rsidRPr="00B30537">
        <w:rPr>
          <w:rFonts w:cs="Times New Roman"/>
          <w:i/>
          <w:iCs/>
          <w:noProof/>
        </w:rPr>
        <w:t>Journal of Experimental Psychology</w:t>
      </w:r>
      <w:r w:rsidRPr="00B30537">
        <w:rPr>
          <w:rFonts w:cs="Times New Roman"/>
          <w:noProof/>
        </w:rPr>
        <w:t xml:space="preserve"> 104(3). 192–233.</w:t>
      </w:r>
    </w:p>
    <w:p w14:paraId="736025D0"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osch, Eleanor H. 1978. Principles of categorization. In Eleanor Rosch &amp; B. B. Lloyd (eds.), </w:t>
      </w:r>
      <w:r w:rsidRPr="00B30537">
        <w:rPr>
          <w:rFonts w:cs="Times New Roman"/>
          <w:i/>
          <w:iCs/>
          <w:noProof/>
        </w:rPr>
        <w:t>Cognition and categorization</w:t>
      </w:r>
      <w:r w:rsidRPr="00B30537">
        <w:rPr>
          <w:rFonts w:cs="Times New Roman"/>
          <w:noProof/>
        </w:rPr>
        <w:t>, 27–48. Hillsdale, NJ: Lawrence Erlbaum.</w:t>
      </w:r>
    </w:p>
    <w:p w14:paraId="4A977F9E"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osch, Eleanor H. &amp; Carolyn B. Mervis. 1975. Family resemblances: Studies in the internal structure of categories. </w:t>
      </w:r>
      <w:r w:rsidRPr="00B30537">
        <w:rPr>
          <w:rFonts w:cs="Times New Roman"/>
          <w:i/>
          <w:iCs/>
          <w:noProof/>
        </w:rPr>
        <w:t>Cognitive Psychology</w:t>
      </w:r>
      <w:r w:rsidRPr="00B30537">
        <w:rPr>
          <w:rFonts w:cs="Times New Roman"/>
          <w:noProof/>
        </w:rPr>
        <w:t xml:space="preserve"> 7(4). 573–605. doi:10.1016/0010-0285(75)90024-9.</w:t>
      </w:r>
    </w:p>
    <w:p w14:paraId="3107AF55"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Rosch, Eleanor H., Carolyn B. Mervis, Wayne D. Gray, David M. Johnson &amp; Penny Boyes-Braem. 1976. Basic objects in natural categories. </w:t>
      </w:r>
      <w:r w:rsidRPr="00B30537">
        <w:rPr>
          <w:rFonts w:cs="Times New Roman"/>
          <w:i/>
          <w:iCs/>
          <w:noProof/>
        </w:rPr>
        <w:t>Cognitive Psychology</w:t>
      </w:r>
      <w:r w:rsidRPr="00B30537">
        <w:rPr>
          <w:rFonts w:cs="Times New Roman"/>
          <w:noProof/>
        </w:rPr>
        <w:t xml:space="preserve"> 8(3). 382–439. doi:10.1016/0010-0285(76)90013-X.</w:t>
      </w:r>
    </w:p>
    <w:p w14:paraId="0EDE2F0B"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Sadock, Jerrold M. 1999. The nominalist theory of Eskimo: A case study in scientific self-deception. </w:t>
      </w:r>
      <w:r w:rsidRPr="00B30537">
        <w:rPr>
          <w:rFonts w:cs="Times New Roman"/>
          <w:i/>
          <w:iCs/>
          <w:noProof/>
        </w:rPr>
        <w:t>International Journal of American Linguistics</w:t>
      </w:r>
      <w:r w:rsidRPr="00B30537">
        <w:rPr>
          <w:rFonts w:cs="Times New Roman"/>
          <w:noProof/>
        </w:rPr>
        <w:t xml:space="preserve"> 65(4). 383–406.</w:t>
      </w:r>
    </w:p>
    <w:p w14:paraId="7CBF605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Sapir, Edward. 1921. </w:t>
      </w:r>
      <w:r w:rsidRPr="00B30537">
        <w:rPr>
          <w:rFonts w:cs="Times New Roman"/>
          <w:i/>
          <w:iCs/>
          <w:noProof/>
        </w:rPr>
        <w:t>Language: An introduction to the study of speech</w:t>
      </w:r>
      <w:r w:rsidRPr="00B30537">
        <w:rPr>
          <w:rFonts w:cs="Times New Roman"/>
          <w:noProof/>
        </w:rPr>
        <w:t>. New York: Harcourt, Brace &amp; Co. doi:10.2307/3713880. https://books.google.com/books?id=ofgrAAAAYAAJ.</w:t>
      </w:r>
    </w:p>
    <w:p w14:paraId="54DF849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Taylor, John R. 1989. </w:t>
      </w:r>
      <w:r w:rsidRPr="00B30537">
        <w:rPr>
          <w:rFonts w:cs="Times New Roman"/>
          <w:i/>
          <w:iCs/>
          <w:noProof/>
        </w:rPr>
        <w:t>Linguistic categorization: Prototypes in linguistic theory</w:t>
      </w:r>
      <w:r w:rsidRPr="00B30537">
        <w:rPr>
          <w:rFonts w:cs="Times New Roman"/>
          <w:noProof/>
        </w:rPr>
        <w:t>. 1st ed. Oxford: Clarendon Press.</w:t>
      </w:r>
    </w:p>
    <w:p w14:paraId="1DEE0A98"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Thompson, Sandra A. 1989. A discourse approach to the cross-linguistic category “Adjective.” In Roberta Corrigan, Fred R. Eckman &amp; Michael Noonan (eds.), </w:t>
      </w:r>
      <w:r w:rsidRPr="00B30537">
        <w:rPr>
          <w:rFonts w:cs="Times New Roman"/>
          <w:i/>
          <w:iCs/>
          <w:noProof/>
        </w:rPr>
        <w:t>Linguistic categorization</w:t>
      </w:r>
      <w:r w:rsidRPr="00B30537">
        <w:rPr>
          <w:rFonts w:cs="Times New Roman"/>
          <w:noProof/>
        </w:rPr>
        <w:t>, 245–266. (Current Issues in Linguistic Theory 61). Amsterdam: John Benjamins.</w:t>
      </w:r>
    </w:p>
    <w:p w14:paraId="5019211D"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B30537">
        <w:rPr>
          <w:rFonts w:cs="Times New Roman"/>
          <w:i/>
          <w:iCs/>
          <w:noProof/>
        </w:rPr>
        <w:t>Lexical polycategoriality: Cross-linguistic, cross-theoretical, and language acquisition approaches</w:t>
      </w:r>
      <w:r w:rsidRPr="00B30537">
        <w:rPr>
          <w:rFonts w:cs="Times New Roman"/>
          <w:noProof/>
        </w:rPr>
        <w:t>, 1–34. (Studies in Language Companion Series 182). Amsterdam: John Benjamins.</w:t>
      </w:r>
    </w:p>
    <w:p w14:paraId="6F1842B4" w14:textId="77777777" w:rsidR="00B30537" w:rsidRPr="00B30537" w:rsidRDefault="00B30537" w:rsidP="00B30537">
      <w:pPr>
        <w:widowControl w:val="0"/>
        <w:autoSpaceDE w:val="0"/>
        <w:autoSpaceDN w:val="0"/>
        <w:adjustRightInd w:val="0"/>
        <w:spacing w:before="120" w:after="120" w:line="240" w:lineRule="auto"/>
        <w:ind w:left="480" w:hanging="480"/>
        <w:rPr>
          <w:rFonts w:cs="Times New Roman"/>
          <w:noProof/>
        </w:rPr>
      </w:pPr>
      <w:r w:rsidRPr="00B30537">
        <w:rPr>
          <w:rFonts w:cs="Times New Roman"/>
          <w:noProof/>
        </w:rPr>
        <w:t xml:space="preserve">Vapnarsky, Valentina &amp; Edy Veneziano (eds.). 2017b. </w:t>
      </w:r>
      <w:r w:rsidRPr="00B30537">
        <w:rPr>
          <w:rFonts w:cs="Times New Roman"/>
          <w:i/>
          <w:iCs/>
          <w:noProof/>
        </w:rPr>
        <w:t>Lexical polycategoriality: Cross-linguistic, cross-theoretical and language acquisition approaches</w:t>
      </w:r>
      <w:r w:rsidRPr="00B30537">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6D192C" w:rsidRDefault="006D192C" w:rsidP="00CA5A11">
      <w:r>
        <w:separator/>
      </w:r>
    </w:p>
  </w:endnote>
  <w:endnote w:type="continuationSeparator" w:id="0">
    <w:p w14:paraId="5C3F6DDA" w14:textId="77777777" w:rsidR="006D192C" w:rsidRDefault="006D192C"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0B4252C9" w:rsidR="006D192C" w:rsidRDefault="006D192C" w:rsidP="007268BD">
        <w:pPr>
          <w:pStyle w:val="Footer"/>
          <w:jc w:val="center"/>
        </w:pPr>
        <w:r>
          <w:rPr>
            <w:noProof w:val="0"/>
          </w:rPr>
          <w:fldChar w:fldCharType="begin"/>
        </w:r>
        <w:r>
          <w:instrText xml:space="preserve"> PAGE   \* MERGEFORMAT </w:instrText>
        </w:r>
        <w:r>
          <w:rPr>
            <w:noProof w:val="0"/>
          </w:rPr>
          <w:fldChar w:fldCharType="separate"/>
        </w:r>
        <w:r w:rsidR="007114C8">
          <w:t>1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16ED6A5A" w:rsidR="006D192C" w:rsidRDefault="006D192C" w:rsidP="00FD59DC">
        <w:pPr>
          <w:pStyle w:val="Footer"/>
          <w:jc w:val="center"/>
        </w:pPr>
        <w:r>
          <w:rPr>
            <w:noProof w:val="0"/>
          </w:rPr>
          <w:fldChar w:fldCharType="begin"/>
        </w:r>
        <w:r>
          <w:instrText xml:space="preserve"> PAGE   \* MERGEFORMAT </w:instrText>
        </w:r>
        <w:r>
          <w:rPr>
            <w:noProof w:val="0"/>
          </w:rPr>
          <w:fldChar w:fldCharType="separate"/>
        </w:r>
        <w:r w:rsidR="005E470E">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6D192C" w:rsidRDefault="006D192C" w:rsidP="00CA5A11">
      <w:r>
        <w:separator/>
      </w:r>
    </w:p>
  </w:footnote>
  <w:footnote w:type="continuationSeparator" w:id="0">
    <w:p w14:paraId="174445F7" w14:textId="77777777" w:rsidR="006D192C" w:rsidRDefault="006D192C" w:rsidP="00CA5A11">
      <w:r>
        <w:continuationSeparator/>
      </w:r>
    </w:p>
  </w:footnote>
  <w:footnote w:id="1">
    <w:p w14:paraId="19D9D40C" w14:textId="75C856BE" w:rsidR="006D192C" w:rsidRDefault="006D192C"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henomena will not be discussed here.</w:t>
      </w:r>
    </w:p>
    <w:p w14:paraId="69745C48" w14:textId="6CBCF2E0" w:rsidR="006D192C" w:rsidRDefault="006D192C">
      <w:pPr>
        <w:pStyle w:val="FootnoteText"/>
      </w:pPr>
      <w:r>
        <w:t xml:space="preserve"> </w:t>
      </w:r>
    </w:p>
  </w:footnote>
  <w:footnote w:id="2">
    <w:p w14:paraId="3B9BB35E" w14:textId="64171073" w:rsidR="006D192C" w:rsidRDefault="006D192C">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1A36E3EF" w14:textId="71C779B6" w:rsidR="006D192C" w:rsidRDefault="006D192C">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fldChar w:fldCharType="separate"/>
      </w:r>
      <w:r w:rsidRPr="00FC0771">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6D192C" w:rsidRDefault="006D192C">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12C2F"/>
    <w:rsid w:val="00015C5F"/>
    <w:rsid w:val="000227D7"/>
    <w:rsid w:val="000248C4"/>
    <w:rsid w:val="000258F5"/>
    <w:rsid w:val="0002602D"/>
    <w:rsid w:val="000314AB"/>
    <w:rsid w:val="00034EE5"/>
    <w:rsid w:val="00036CB3"/>
    <w:rsid w:val="00052D53"/>
    <w:rsid w:val="00070468"/>
    <w:rsid w:val="00071549"/>
    <w:rsid w:val="000762EE"/>
    <w:rsid w:val="00087A44"/>
    <w:rsid w:val="0009333F"/>
    <w:rsid w:val="0009429B"/>
    <w:rsid w:val="000A1526"/>
    <w:rsid w:val="000F0C07"/>
    <w:rsid w:val="000F44E4"/>
    <w:rsid w:val="00113D04"/>
    <w:rsid w:val="00132AD3"/>
    <w:rsid w:val="001344CB"/>
    <w:rsid w:val="00143852"/>
    <w:rsid w:val="00147AB1"/>
    <w:rsid w:val="00190EA1"/>
    <w:rsid w:val="001A121D"/>
    <w:rsid w:val="001A511C"/>
    <w:rsid w:val="001B5863"/>
    <w:rsid w:val="001D0716"/>
    <w:rsid w:val="001D73BA"/>
    <w:rsid w:val="001F590F"/>
    <w:rsid w:val="002008D9"/>
    <w:rsid w:val="0020387A"/>
    <w:rsid w:val="00241552"/>
    <w:rsid w:val="0024518B"/>
    <w:rsid w:val="00274D9B"/>
    <w:rsid w:val="00291257"/>
    <w:rsid w:val="002B21B1"/>
    <w:rsid w:val="002D4762"/>
    <w:rsid w:val="002E02BA"/>
    <w:rsid w:val="002E602A"/>
    <w:rsid w:val="00313B0C"/>
    <w:rsid w:val="00323BEF"/>
    <w:rsid w:val="00327B49"/>
    <w:rsid w:val="00340121"/>
    <w:rsid w:val="00341C59"/>
    <w:rsid w:val="00351494"/>
    <w:rsid w:val="003614A4"/>
    <w:rsid w:val="003671E8"/>
    <w:rsid w:val="003770F8"/>
    <w:rsid w:val="0038538F"/>
    <w:rsid w:val="00396F5C"/>
    <w:rsid w:val="003A3611"/>
    <w:rsid w:val="003C5FFB"/>
    <w:rsid w:val="003D4C8C"/>
    <w:rsid w:val="003D5DE3"/>
    <w:rsid w:val="003F11AA"/>
    <w:rsid w:val="004073EB"/>
    <w:rsid w:val="00420430"/>
    <w:rsid w:val="00441E13"/>
    <w:rsid w:val="00451C7B"/>
    <w:rsid w:val="004573C0"/>
    <w:rsid w:val="00482675"/>
    <w:rsid w:val="004841B6"/>
    <w:rsid w:val="00485753"/>
    <w:rsid w:val="00490AA9"/>
    <w:rsid w:val="004F13E5"/>
    <w:rsid w:val="004F6771"/>
    <w:rsid w:val="00524676"/>
    <w:rsid w:val="005340F3"/>
    <w:rsid w:val="00535710"/>
    <w:rsid w:val="00536211"/>
    <w:rsid w:val="00553323"/>
    <w:rsid w:val="005667CC"/>
    <w:rsid w:val="005A19D2"/>
    <w:rsid w:val="005A4BB2"/>
    <w:rsid w:val="005C6169"/>
    <w:rsid w:val="005E470E"/>
    <w:rsid w:val="005E5FA7"/>
    <w:rsid w:val="005F0BD8"/>
    <w:rsid w:val="005F36E8"/>
    <w:rsid w:val="006015BF"/>
    <w:rsid w:val="00606795"/>
    <w:rsid w:val="00610992"/>
    <w:rsid w:val="006303DE"/>
    <w:rsid w:val="00630E00"/>
    <w:rsid w:val="00651DB4"/>
    <w:rsid w:val="0066257F"/>
    <w:rsid w:val="00686E16"/>
    <w:rsid w:val="006905E7"/>
    <w:rsid w:val="006969E7"/>
    <w:rsid w:val="006B3A5C"/>
    <w:rsid w:val="006D192C"/>
    <w:rsid w:val="006E70AF"/>
    <w:rsid w:val="006E761D"/>
    <w:rsid w:val="006F5BD1"/>
    <w:rsid w:val="00703236"/>
    <w:rsid w:val="00707838"/>
    <w:rsid w:val="007114C8"/>
    <w:rsid w:val="00715EF7"/>
    <w:rsid w:val="007173AB"/>
    <w:rsid w:val="007268BD"/>
    <w:rsid w:val="00727663"/>
    <w:rsid w:val="00744976"/>
    <w:rsid w:val="00757252"/>
    <w:rsid w:val="00772DC0"/>
    <w:rsid w:val="00795167"/>
    <w:rsid w:val="00796144"/>
    <w:rsid w:val="007A286A"/>
    <w:rsid w:val="007A3299"/>
    <w:rsid w:val="007B01DD"/>
    <w:rsid w:val="007C7241"/>
    <w:rsid w:val="007E405D"/>
    <w:rsid w:val="007E78E9"/>
    <w:rsid w:val="007F0F8F"/>
    <w:rsid w:val="008009A6"/>
    <w:rsid w:val="00833849"/>
    <w:rsid w:val="00834040"/>
    <w:rsid w:val="0084363F"/>
    <w:rsid w:val="00850686"/>
    <w:rsid w:val="00860784"/>
    <w:rsid w:val="00860B89"/>
    <w:rsid w:val="008708F8"/>
    <w:rsid w:val="00884D75"/>
    <w:rsid w:val="00885AAC"/>
    <w:rsid w:val="00887021"/>
    <w:rsid w:val="00895263"/>
    <w:rsid w:val="008A09D2"/>
    <w:rsid w:val="008A145C"/>
    <w:rsid w:val="008A4D7C"/>
    <w:rsid w:val="008C5D11"/>
    <w:rsid w:val="008D3BA1"/>
    <w:rsid w:val="008E2C1E"/>
    <w:rsid w:val="008E7768"/>
    <w:rsid w:val="008F2838"/>
    <w:rsid w:val="00930E64"/>
    <w:rsid w:val="009400AE"/>
    <w:rsid w:val="009417C1"/>
    <w:rsid w:val="00945758"/>
    <w:rsid w:val="00977F74"/>
    <w:rsid w:val="00985A7C"/>
    <w:rsid w:val="0099612C"/>
    <w:rsid w:val="009A355A"/>
    <w:rsid w:val="009A75CD"/>
    <w:rsid w:val="009A7CD6"/>
    <w:rsid w:val="009B5B1C"/>
    <w:rsid w:val="009B6AF6"/>
    <w:rsid w:val="009B72DF"/>
    <w:rsid w:val="009C5A3B"/>
    <w:rsid w:val="009D0C2B"/>
    <w:rsid w:val="009D2000"/>
    <w:rsid w:val="009D583B"/>
    <w:rsid w:val="009F20D1"/>
    <w:rsid w:val="009F32D4"/>
    <w:rsid w:val="009F64E2"/>
    <w:rsid w:val="009F65B4"/>
    <w:rsid w:val="00A101B4"/>
    <w:rsid w:val="00A149AF"/>
    <w:rsid w:val="00A27E8C"/>
    <w:rsid w:val="00A377B9"/>
    <w:rsid w:val="00A831F8"/>
    <w:rsid w:val="00A84880"/>
    <w:rsid w:val="00A87E78"/>
    <w:rsid w:val="00A90AF3"/>
    <w:rsid w:val="00A93F5B"/>
    <w:rsid w:val="00A969CA"/>
    <w:rsid w:val="00A9771E"/>
    <w:rsid w:val="00AB6A57"/>
    <w:rsid w:val="00AE0C82"/>
    <w:rsid w:val="00AE5A9D"/>
    <w:rsid w:val="00AF081C"/>
    <w:rsid w:val="00AF0D0E"/>
    <w:rsid w:val="00AF201D"/>
    <w:rsid w:val="00AF45E2"/>
    <w:rsid w:val="00B07B9A"/>
    <w:rsid w:val="00B230F3"/>
    <w:rsid w:val="00B30537"/>
    <w:rsid w:val="00B36600"/>
    <w:rsid w:val="00B36E23"/>
    <w:rsid w:val="00B57E77"/>
    <w:rsid w:val="00B67623"/>
    <w:rsid w:val="00B70CF3"/>
    <w:rsid w:val="00B70EE1"/>
    <w:rsid w:val="00B71C36"/>
    <w:rsid w:val="00B80C34"/>
    <w:rsid w:val="00B87F72"/>
    <w:rsid w:val="00B96524"/>
    <w:rsid w:val="00BA01F1"/>
    <w:rsid w:val="00BC46BE"/>
    <w:rsid w:val="00BC633A"/>
    <w:rsid w:val="00BC63F6"/>
    <w:rsid w:val="00BE0B4D"/>
    <w:rsid w:val="00BF1025"/>
    <w:rsid w:val="00BF31B7"/>
    <w:rsid w:val="00BF4390"/>
    <w:rsid w:val="00C141DD"/>
    <w:rsid w:val="00C2728F"/>
    <w:rsid w:val="00C3108A"/>
    <w:rsid w:val="00C33201"/>
    <w:rsid w:val="00C46958"/>
    <w:rsid w:val="00C61826"/>
    <w:rsid w:val="00C61ADB"/>
    <w:rsid w:val="00CA5A11"/>
    <w:rsid w:val="00CB6B00"/>
    <w:rsid w:val="00CD4BD2"/>
    <w:rsid w:val="00CE0504"/>
    <w:rsid w:val="00D04D68"/>
    <w:rsid w:val="00D16CA1"/>
    <w:rsid w:val="00D2418B"/>
    <w:rsid w:val="00D241EB"/>
    <w:rsid w:val="00D36331"/>
    <w:rsid w:val="00D36FFB"/>
    <w:rsid w:val="00D4196C"/>
    <w:rsid w:val="00D57438"/>
    <w:rsid w:val="00D7540D"/>
    <w:rsid w:val="00D7558F"/>
    <w:rsid w:val="00D86C54"/>
    <w:rsid w:val="00D8701A"/>
    <w:rsid w:val="00D87F39"/>
    <w:rsid w:val="00D92509"/>
    <w:rsid w:val="00DA336E"/>
    <w:rsid w:val="00DB142A"/>
    <w:rsid w:val="00DC1C25"/>
    <w:rsid w:val="00DD2ACE"/>
    <w:rsid w:val="00DD33E8"/>
    <w:rsid w:val="00DE6C31"/>
    <w:rsid w:val="00E01A31"/>
    <w:rsid w:val="00E07F19"/>
    <w:rsid w:val="00E17B70"/>
    <w:rsid w:val="00E24A5E"/>
    <w:rsid w:val="00E36054"/>
    <w:rsid w:val="00E60471"/>
    <w:rsid w:val="00E62FD7"/>
    <w:rsid w:val="00E64E69"/>
    <w:rsid w:val="00E70778"/>
    <w:rsid w:val="00E75F64"/>
    <w:rsid w:val="00EA6366"/>
    <w:rsid w:val="00EB52F3"/>
    <w:rsid w:val="00EE23F2"/>
    <w:rsid w:val="00EE3686"/>
    <w:rsid w:val="00EE5A6A"/>
    <w:rsid w:val="00EF231C"/>
    <w:rsid w:val="00EF2A9D"/>
    <w:rsid w:val="00EF6BB2"/>
    <w:rsid w:val="00F02440"/>
    <w:rsid w:val="00F17A5B"/>
    <w:rsid w:val="00F370CF"/>
    <w:rsid w:val="00F373EB"/>
    <w:rsid w:val="00F41C96"/>
    <w:rsid w:val="00F42AC7"/>
    <w:rsid w:val="00F506DA"/>
    <w:rsid w:val="00F54FE5"/>
    <w:rsid w:val="00F55007"/>
    <w:rsid w:val="00F610E6"/>
    <w:rsid w:val="00F71D6D"/>
    <w:rsid w:val="00F77DEF"/>
    <w:rsid w:val="00F831C8"/>
    <w:rsid w:val="00FA1106"/>
    <w:rsid w:val="00FB3241"/>
    <w:rsid w:val="00FB3466"/>
    <w:rsid w:val="00FC0771"/>
    <w:rsid w:val="00FD59DC"/>
    <w:rsid w:val="00FE16DA"/>
    <w:rsid w:val="00FE19A1"/>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 w:type="character" w:styleId="CommentReference">
    <w:name w:val="annotation reference"/>
    <w:basedOn w:val="DefaultParagraphFont"/>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basedOn w:val="DefaultParagraphFont"/>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basedOn w:val="CommentText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8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1420057474">
          <w:marLeft w:val="0"/>
          <w:marRight w:val="0"/>
          <w:marTop w:val="0"/>
          <w:marBottom w:val="0"/>
          <w:divBdr>
            <w:top w:val="none" w:sz="0" w:space="0" w:color="auto"/>
            <w:left w:val="none" w:sz="0" w:space="0" w:color="auto"/>
            <w:bottom w:val="none" w:sz="0" w:space="0" w:color="auto"/>
            <w:right w:val="none" w:sz="0" w:space="0" w:color="auto"/>
          </w:divBdr>
        </w:div>
        <w:div w:id="845754474">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A8F5D07-2CF8-43CC-998D-2AED60B6D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17</Pages>
  <Words>31365</Words>
  <Characters>178781</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110</cp:revision>
  <dcterms:created xsi:type="dcterms:W3CDTF">2017-12-29T19:56:00Z</dcterms:created>
  <dcterms:modified xsi:type="dcterms:W3CDTF">2018-01-0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